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p>
    <w:p w:rsidR="00B71D99" w:rsidRPr="00B71D99" w:rsidRDefault="00B71D99" w:rsidP="00B71D99">
      <w:pPr>
        <w:rPr>
          <w:rFonts w:ascii="Times New Roman" w:hAnsi="Times New Roman" w:cs="Times New Roman"/>
          <w:b/>
          <w:sz w:val="24"/>
          <w:lang w:val="en-US"/>
        </w:rPr>
      </w:pPr>
      <w:proofErr w:type="spellStart"/>
      <w:r w:rsidRPr="00B71D99">
        <w:rPr>
          <w:rFonts w:ascii="Times New Roman" w:hAnsi="Times New Roman" w:cs="Times New Roman"/>
          <w:b/>
          <w:sz w:val="24"/>
          <w:highlight w:val="magenta"/>
          <w:lang w:val="en-US"/>
        </w:rPr>
        <w:t>Github</w:t>
      </w:r>
      <w:proofErr w:type="spellEnd"/>
      <w:r w:rsidRPr="00B71D99">
        <w:rPr>
          <w:rFonts w:ascii="Times New Roman" w:hAnsi="Times New Roman" w:cs="Times New Roman"/>
          <w:b/>
          <w:sz w:val="24"/>
          <w:highlight w:val="magenta"/>
          <w:lang w:val="en-US"/>
        </w:rPr>
        <w:t xml:space="preserve">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253F39" w:rsidRDefault="00253F39" w:rsidP="00253F39">
      <w:pPr>
        <w:rPr>
          <w:rFonts w:eastAsiaTheme="majorEastAsia"/>
          <w:color w:val="2E74B5" w:themeColor="accent1" w:themeShade="BF"/>
          <w:sz w:val="26"/>
          <w:szCs w:val="26"/>
        </w:rPr>
      </w:pPr>
      <w:r>
        <w:br w:type="page"/>
      </w:r>
    </w:p>
    <w:p w:rsidR="00344BFD" w:rsidRPr="00253F39" w:rsidRDefault="00344BFD" w:rsidP="00253F39">
      <w:pPr>
        <w:pStyle w:val="Heading2"/>
        <w:rPr>
          <w:rFonts w:ascii="Times New Roman" w:hAnsi="Times New Roman" w:cs="Times New Roman"/>
        </w:rPr>
      </w:pPr>
      <w:r w:rsidRPr="00253F39">
        <w:rPr>
          <w:rFonts w:ascii="Times New Roman" w:hAnsi="Times New Roman" w:cs="Times New Roman"/>
        </w:rPr>
        <w:lastRenderedPageBreak/>
        <w:t>Datasets</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proofErr w:type="spellStart"/>
      <w:r w:rsidRPr="003C5F84">
        <w:rPr>
          <w:rFonts w:ascii="Times New Roman" w:hAnsi="Times New Roman" w:cs="Times New Roman"/>
          <w:color w:val="FF0000"/>
          <w:sz w:val="24"/>
          <w:lang w:val="en-US"/>
        </w:rPr>
        <w:t>PPIDomainMiner</w:t>
      </w:r>
      <w:proofErr w:type="spellEnd"/>
      <w:r w:rsidRPr="003C5F84">
        <w:rPr>
          <w:rFonts w:ascii="Times New Roman" w:hAnsi="Times New Roman" w:cs="Times New Roman"/>
          <w:color w:val="FF0000"/>
          <w:sz w:val="24"/>
          <w:lang w:val="en-US"/>
        </w:rPr>
        <w:t xml:space="preserve">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 xml:space="preserve">Domain Analysis (Superfamily VS </w:t>
      </w:r>
      <w:proofErr w:type="spellStart"/>
      <w:r w:rsidRPr="00E92E0B">
        <w:rPr>
          <w:rFonts w:ascii="Times New Roman" w:hAnsi="Times New Roman" w:cs="Times New Roman"/>
          <w:sz w:val="24"/>
          <w:lang w:val="en-US"/>
        </w:rPr>
        <w:t>Pfam</w:t>
      </w:r>
      <w:proofErr w:type="spellEnd"/>
      <w:r w:rsidRPr="00E92E0B">
        <w:rPr>
          <w:rFonts w:ascii="Times New Roman" w:hAnsi="Times New Roman" w:cs="Times New Roman"/>
          <w:sz w:val="24"/>
          <w:lang w:val="en-US"/>
        </w:rPr>
        <w:t>)??</w:t>
      </w:r>
    </w:p>
    <w:p w:rsidR="00870C39" w:rsidRPr="00E92E0B" w:rsidRDefault="00870C39" w:rsidP="00E92E0B">
      <w:pPr>
        <w:spacing w:after="0"/>
        <w:rPr>
          <w:rFonts w:ascii="Times New Roman" w:hAnsi="Times New Roman" w:cs="Times New Roman"/>
          <w:color w:val="000000" w:themeColor="text1"/>
          <w:sz w:val="24"/>
          <w:lang w:val="en-US"/>
        </w:rPr>
      </w:pPr>
    </w:p>
    <w:p w:rsidR="00253F39" w:rsidRPr="00253F39" w:rsidRDefault="00344BFD" w:rsidP="00253F39">
      <w:pPr>
        <w:spacing w:after="0"/>
        <w:rPr>
          <w:rFonts w:ascii="Times New Roman" w:hAnsi="Times New Roman" w:cs="Times New Roman"/>
          <w:color w:val="FF0000"/>
          <w:sz w:val="24"/>
          <w:lang w:val="en-US"/>
        </w:rPr>
      </w:pPr>
      <w:r w:rsidRPr="00253F39">
        <w:rPr>
          <w:rStyle w:val="Heading3Char"/>
        </w:rPr>
        <w:t>HVPPI</w:t>
      </w:r>
      <w:r w:rsidR="0016330A" w:rsidRPr="00253F39">
        <w:rPr>
          <w:rFonts w:ascii="Times New Roman" w:hAnsi="Times New Roman" w:cs="Times New Roman"/>
          <w:color w:val="FF0000"/>
          <w:sz w:val="24"/>
          <w:lang w:val="en-US"/>
        </w:rPr>
        <w:t xml:space="preserve"> </w:t>
      </w:r>
    </w:p>
    <w:p w:rsidR="00C0238A" w:rsidRPr="003C5F84" w:rsidRDefault="0016330A" w:rsidP="00253F39">
      <w:pPr>
        <w:pStyle w:val="ListParagraph"/>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Pr="003C5F84">
        <w:rPr>
          <w:rFonts w:ascii="Times New Roman" w:hAnsi="Times New Roman" w:cs="Times New Roman"/>
          <w:color w:val="FF0000"/>
          <w:sz w:val="24"/>
          <w:lang w:val="en-US"/>
        </w:rPr>
      </w:r>
      <w:r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280562" w:rsidRDefault="00280562" w:rsidP="00A625BA">
      <w:pPr>
        <w:pStyle w:val="ListParagraph"/>
        <w:spacing w:after="0"/>
        <w:ind w:left="1440"/>
        <w:rPr>
          <w:rFonts w:ascii="Times New Roman" w:hAnsi="Times New Roman" w:cs="Times New Roman"/>
          <w:color w:val="000000" w:themeColor="text1"/>
          <w:sz w:val="24"/>
          <w:lang w:val="en-US"/>
        </w:rPr>
      </w:pP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r w:rsidR="009A2677">
        <w:rPr>
          <w:rFonts w:ascii="Times New Roman" w:hAnsi="Times New Roman" w:cs="Times New Roman"/>
          <w:color w:val="000000" w:themeColor="text1"/>
          <w:sz w:val="24"/>
          <w:lang w:val="en-US"/>
        </w:rPr>
        <w:t xml:space="preserve"> (Barman et al.’s dataset)</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253F39" w:rsidRDefault="00344BFD"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Models</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w:t>
      </w:r>
      <w:proofErr w:type="spellStart"/>
      <w:r w:rsidR="0016330A" w:rsidRPr="00C0238A">
        <w:rPr>
          <w:rFonts w:ascii="Times New Roman" w:hAnsi="Times New Roman" w:cs="Times New Roman"/>
          <w:color w:val="000000" w:themeColor="text1"/>
          <w:sz w:val="24"/>
          <w:highlight w:val="green"/>
          <w:lang w:val="en-US"/>
        </w:rPr>
        <w:t>keras</w:t>
      </w:r>
      <w:proofErr w:type="spellEnd"/>
      <w:r w:rsidR="0016330A" w:rsidRPr="00C0238A">
        <w:rPr>
          <w:rFonts w:ascii="Times New Roman" w:hAnsi="Times New Roman" w:cs="Times New Roman"/>
          <w:color w:val="000000" w:themeColor="text1"/>
          <w:sz w:val="24"/>
          <w:highlight w:val="green"/>
          <w:lang w:val="en-US"/>
        </w:rPr>
        <w:t>)</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w:t>
      </w:r>
      <w:proofErr w:type="spellStart"/>
      <w:r w:rsidR="0016330A" w:rsidRPr="00B146D5">
        <w:rPr>
          <w:rFonts w:ascii="Times New Roman" w:hAnsi="Times New Roman" w:cs="Times New Roman"/>
          <w:b/>
          <w:color w:val="000000" w:themeColor="text1"/>
          <w:sz w:val="24"/>
          <w:highlight w:val="green"/>
          <w:lang w:val="en-US"/>
        </w:rPr>
        <w:t>pytorch</w:t>
      </w:r>
      <w:proofErr w:type="spellEnd"/>
      <w:r w:rsidR="0016330A" w:rsidRPr="00B146D5">
        <w:rPr>
          <w:rFonts w:ascii="Times New Roman" w:hAnsi="Times New Roman" w:cs="Times New Roman"/>
          <w:b/>
          <w:color w:val="000000" w:themeColor="text1"/>
          <w:sz w:val="24"/>
          <w:highlight w:val="green"/>
          <w:lang w:val="en-US"/>
        </w:rPr>
        <w:t>)</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 xml:space="preserve">-hop </w:t>
      </w:r>
      <w:proofErr w:type="spellStart"/>
      <w:r w:rsidRPr="0026003F">
        <w:rPr>
          <w:rFonts w:ascii="Times New Roman" w:hAnsi="Times New Roman" w:cs="Times New Roman"/>
          <w:color w:val="000000" w:themeColor="text1"/>
          <w:sz w:val="24"/>
          <w:lang w:val="en-US"/>
        </w:rPr>
        <w:t>neighbours</w:t>
      </w:r>
      <w:proofErr w:type="spellEnd"/>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xml:space="preserve">= 1 indicates there exists a skipped node between </w:t>
      </w:r>
      <w:proofErr w:type="spellStart"/>
      <w:r w:rsidR="00462AAF">
        <w:rPr>
          <w:rFonts w:ascii="Times New Roman" w:hAnsi="Times New Roman" w:cs="Times New Roman"/>
          <w:color w:val="000000" w:themeColor="text1"/>
          <w:sz w:val="24"/>
          <w:lang w:val="en-US"/>
        </w:rPr>
        <w:t>node</w:t>
      </w:r>
      <w:r w:rsidR="00462AAF" w:rsidRPr="00462AAF">
        <w:rPr>
          <w:rFonts w:ascii="Times New Roman" w:hAnsi="Times New Roman" w:cs="Times New Roman"/>
          <w:color w:val="000000" w:themeColor="text1"/>
          <w:sz w:val="24"/>
          <w:vertAlign w:val="subscript"/>
          <w:lang w:val="en-US"/>
        </w:rPr>
        <w:t>i</w:t>
      </w:r>
      <w:proofErr w:type="spellEnd"/>
      <w:r w:rsidR="00462AAF" w:rsidRPr="00462AAF">
        <w:rPr>
          <w:rFonts w:ascii="Times New Roman" w:hAnsi="Times New Roman" w:cs="Times New Roman"/>
          <w:color w:val="000000" w:themeColor="text1"/>
          <w:sz w:val="24"/>
          <w:vertAlign w:val="subscript"/>
          <w:lang w:val="en-US"/>
        </w:rPr>
        <w:t>,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 xml:space="preserve">Model </w:t>
      </w:r>
      <w:proofErr w:type="spellStart"/>
      <w:r w:rsidRPr="002825A3">
        <w:rPr>
          <w:rFonts w:ascii="Times New Roman" w:hAnsi="Times New Roman" w:cs="Times New Roman"/>
          <w:color w:val="000000" w:themeColor="text1"/>
          <w:sz w:val="24"/>
          <w:highlight w:val="lightGray"/>
          <w:lang w:val="en-US"/>
        </w:rPr>
        <w:t>automically</w:t>
      </w:r>
      <w:proofErr w:type="spellEnd"/>
      <w:r w:rsidRPr="002825A3">
        <w:rPr>
          <w:rFonts w:ascii="Times New Roman" w:hAnsi="Times New Roman" w:cs="Times New Roman"/>
          <w:color w:val="000000" w:themeColor="text1"/>
          <w:sz w:val="24"/>
          <w:highlight w:val="lightGray"/>
          <w:lang w:val="en-US"/>
        </w:rPr>
        <w:t xml:space="preserve">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r w:rsidR="00C549C8" w:rsidRPr="00B038D2">
        <w:rPr>
          <w:rFonts w:ascii="Times New Roman" w:hAnsi="Times New Roman" w:cs="Times New Roman"/>
          <w:color w:val="000000" w:themeColor="text1"/>
          <w:sz w:val="24"/>
          <w:lang w:val="en-US"/>
        </w:rPr>
        <w:br w:type="page"/>
      </w:r>
    </w:p>
    <w:p w:rsidR="00253F39" w:rsidRPr="00253F39" w:rsidRDefault="00344BFD" w:rsidP="00C0238A">
      <w:pPr>
        <w:rPr>
          <w:rStyle w:val="Heading2Char"/>
          <w:rFonts w:ascii="Times New Roman" w:hAnsi="Times New Roman" w:cs="Times New Roman"/>
        </w:rPr>
      </w:pPr>
      <w:r w:rsidRPr="00253F39">
        <w:rPr>
          <w:rStyle w:val="Heading2Char"/>
          <w:rFonts w:ascii="Times New Roman" w:hAnsi="Times New Roman" w:cs="Times New Roman"/>
        </w:rPr>
        <w:lastRenderedPageBreak/>
        <w:t>Graph embedding methods</w:t>
      </w:r>
    </w:p>
    <w:p w:rsidR="00C86A96" w:rsidRPr="004D5DC1" w:rsidRDefault="008979C0" w:rsidP="00C0238A">
      <w:pPr>
        <w:rPr>
          <w:rStyle w:val="Hyperlink"/>
          <w:rFonts w:ascii="Times New Roman" w:hAnsi="Times New Roman" w:cs="Times New Roman"/>
          <w:b/>
          <w:color w:val="000000" w:themeColor="text1"/>
          <w:sz w:val="24"/>
          <w:lang w:val="en-US"/>
        </w:rPr>
      </w:pPr>
      <w:r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proofErr w:type="spellStart"/>
            <w:r>
              <w:rPr>
                <w:rFonts w:ascii="Times New Roman" w:hAnsi="Times New Roman" w:cs="Times New Roman"/>
                <w:sz w:val="24"/>
                <w:szCs w:val="24"/>
              </w:rPr>
              <w:t>GraRep</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proofErr w:type="spellStart"/>
            <w:r w:rsidRPr="00396431">
              <w:rPr>
                <w:rFonts w:ascii="Times New Roman" w:hAnsi="Times New Roman" w:cs="Times New Roman"/>
                <w:sz w:val="24"/>
                <w:szCs w:val="24"/>
              </w:rPr>
              <w:t>Deepwalk</w:t>
            </w:r>
            <w:proofErr w:type="spellEnd"/>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i.e., computed for a graph at a fixed time period)</w:t>
      </w:r>
    </w:p>
    <w:p w:rsidR="00C86A96" w:rsidRPr="0022097C" w:rsidRDefault="00DF617F"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proofErr w:type="spellStart"/>
      <w:r w:rsidRPr="00396431">
        <w:rPr>
          <w:rFonts w:ascii="Times New Roman" w:hAnsi="Times New Roman" w:cs="Times New Roman"/>
          <w:sz w:val="24"/>
          <w:szCs w:val="24"/>
        </w:rPr>
        <w:t>Deep</w:t>
      </w:r>
      <w:r>
        <w:rPr>
          <w:rFonts w:ascii="Times New Roman" w:hAnsi="Times New Roman" w:cs="Times New Roman"/>
          <w:sz w:val="24"/>
          <w:szCs w:val="24"/>
        </w:rPr>
        <w:t>walk</w:t>
      </w:r>
      <w:proofErr w:type="spellEnd"/>
      <w:r>
        <w:rPr>
          <w:rFonts w:ascii="Times New Roman" w:hAnsi="Times New Roman" w:cs="Times New Roman"/>
          <w:sz w:val="24"/>
          <w:szCs w:val="24"/>
        </w:rPr>
        <w:t>, no</w:t>
      </w:r>
      <w:r w:rsidR="00A72417">
        <w:rPr>
          <w:rFonts w:ascii="Times New Roman" w:hAnsi="Times New Roman" w:cs="Times New Roman"/>
          <w:sz w:val="24"/>
          <w:szCs w:val="24"/>
        </w:rPr>
        <w:t>de2vec, struc2vec</w:t>
      </w:r>
    </w:p>
    <w:p w:rsidR="00C86A96" w:rsidRPr="002736D2" w:rsidRDefault="00DF617F"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 xml:space="preserve">SDNE, </w:t>
      </w:r>
      <w:proofErr w:type="spellStart"/>
      <w:r w:rsidR="002736D2">
        <w:rPr>
          <w:rFonts w:ascii="Times New Roman" w:hAnsi="Times New Roman" w:cs="Times New Roman"/>
          <w:sz w:val="24"/>
          <w:szCs w:val="24"/>
        </w:rPr>
        <w:t>GraRep</w:t>
      </w:r>
      <w:proofErr w:type="spellEnd"/>
      <w:r w:rsidR="00ED26DC">
        <w:rPr>
          <w:rFonts w:ascii="Times New Roman" w:hAnsi="Times New Roman" w:cs="Times New Roman"/>
          <w:sz w:val="24"/>
          <w:szCs w:val="24"/>
        </w:rPr>
        <w:t>, VAE</w:t>
      </w:r>
    </w:p>
    <w:p w:rsidR="00B954BF" w:rsidRDefault="00DF617F"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0A6C02" w:rsidRDefault="000A6C02" w:rsidP="000A6C02">
      <w:pPr>
        <w:pStyle w:val="ListParagraph"/>
        <w:numPr>
          <w:ilvl w:val="0"/>
          <w:numId w:val="8"/>
        </w:numPr>
        <w:rPr>
          <w:rFonts w:ascii="Times New Roman" w:hAnsi="Times New Roman" w:cs="Times New Roman"/>
          <w:sz w:val="24"/>
          <w:szCs w:val="24"/>
        </w:rPr>
      </w:pPr>
      <w:proofErr w:type="spellStart"/>
      <w:r>
        <w:rPr>
          <w:rFonts w:ascii="Times New Roman" w:hAnsi="Times New Roman" w:cs="Times New Roman"/>
          <w:sz w:val="24"/>
          <w:szCs w:val="24"/>
        </w:rPr>
        <w:t>nSN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ite{RN50}</w:t>
      </w:r>
      <w:r>
        <w:rPr>
          <w:rFonts w:ascii="Times New Roman" w:hAnsi="Times New Roman" w:cs="Times New Roman"/>
          <w:sz w:val="24"/>
          <w:szCs w:val="24"/>
        </w:rPr>
        <w:fldChar w:fldCharType="end"/>
      </w:r>
    </w:p>
    <w:p w:rsidR="000A6C02" w:rsidRDefault="00DF617F" w:rsidP="00B954BF">
      <w:pPr>
        <w:pStyle w:val="ListParagraph"/>
        <w:ind w:left="1080"/>
        <w:rPr>
          <w:rFonts w:ascii="Times New Roman" w:hAnsi="Times New Roman" w:cs="Times New Roman"/>
          <w:sz w:val="24"/>
          <w:szCs w:val="24"/>
        </w:rPr>
      </w:pPr>
      <w:hyperlink r:id="rId11" w:history="1">
        <w:r w:rsidR="000A6C02" w:rsidRPr="00760D8C">
          <w:rPr>
            <w:rStyle w:val="Hyperlink"/>
            <w:rFonts w:ascii="Times New Roman" w:hAnsi="Times New Roman" w:cs="Times New Roman"/>
            <w:sz w:val="24"/>
            <w:szCs w:val="24"/>
          </w:rPr>
          <w:t>https://github.com/wzsong17/Signed-Network-Embedding</w:t>
        </w:r>
      </w:hyperlink>
    </w:p>
    <w:p w:rsidR="000A6C02" w:rsidRDefault="000A6C02" w:rsidP="00B954BF">
      <w:pPr>
        <w:pStyle w:val="ListParagraph"/>
        <w:ind w:left="1080"/>
        <w:rPr>
          <w:rFonts w:ascii="Times New Roman" w:hAnsi="Times New Roman" w:cs="Times New Roman"/>
          <w:sz w:val="24"/>
          <w:szCs w:val="24"/>
        </w:rPr>
      </w:pPr>
    </w:p>
    <w:p w:rsidR="000A6C02" w:rsidRPr="00B954BF" w:rsidRDefault="000A6C02" w:rsidP="00B954BF">
      <w:pPr>
        <w:pStyle w:val="ListParagraph"/>
        <w:ind w:left="1080"/>
        <w:rPr>
          <w:rFonts w:ascii="Times New Roman" w:hAnsi="Times New Roman" w:cs="Times New Roman"/>
          <w:sz w:val="24"/>
          <w:szCs w:val="24"/>
        </w:rPr>
      </w:pP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proofErr w:type="spellStart"/>
      <w:r w:rsidRPr="001A3762">
        <w:rPr>
          <w:rFonts w:ascii="Times New Roman" w:hAnsi="Times New Roman" w:cs="Times New Roman"/>
          <w:b/>
          <w:sz w:val="24"/>
          <w:lang w:val="en-US"/>
        </w:rPr>
        <w:t>pecanpy</w:t>
      </w:r>
      <w:proofErr w:type="spellEnd"/>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DF617F" w:rsidP="002825A3">
      <w:pPr>
        <w:pStyle w:val="ListParagraph"/>
        <w:ind w:left="1080"/>
        <w:rPr>
          <w:rStyle w:val="Hyperlink"/>
          <w:rFonts w:ascii="Times New Roman" w:hAnsi="Times New Roman" w:cs="Times New Roman"/>
          <w:sz w:val="24"/>
          <w:lang w:val="en-US"/>
        </w:rPr>
      </w:pPr>
      <w:hyperlink r:id="rId12"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proofErr w:type="spellStart"/>
      <w:r w:rsidRPr="000879BF">
        <w:rPr>
          <w:rStyle w:val="Hyperlink"/>
          <w:rFonts w:ascii="Times New Roman" w:hAnsi="Times New Roman" w:cs="Times New Roman"/>
          <w:color w:val="000000" w:themeColor="text1"/>
          <w:sz w:val="24"/>
          <w:highlight w:val="cyan"/>
          <w:u w:val="none"/>
          <w:lang w:val="en-US"/>
        </w:rPr>
        <w:t>SparseOTF</w:t>
      </w:r>
      <w:proofErr w:type="spellEnd"/>
      <w:r w:rsidRPr="000879BF">
        <w:rPr>
          <w:rStyle w:val="Hyperlink"/>
          <w:rFonts w:ascii="Times New Roman" w:hAnsi="Times New Roman" w:cs="Times New Roman"/>
          <w:color w:val="000000" w:themeColor="text1"/>
          <w:sz w:val="24"/>
          <w:highlight w:val="cyan"/>
          <w:u w:val="none"/>
          <w:lang w:val="en-US"/>
        </w:rPr>
        <w:t xml:space="preserve"> vs </w:t>
      </w:r>
      <w:proofErr w:type="spellStart"/>
      <w:r w:rsidRPr="000879BF">
        <w:rPr>
          <w:rStyle w:val="Hyperlink"/>
          <w:rFonts w:ascii="Times New Roman" w:hAnsi="Times New Roman" w:cs="Times New Roman"/>
          <w:color w:val="000000" w:themeColor="text1"/>
          <w:sz w:val="24"/>
          <w:highlight w:val="cyan"/>
          <w:u w:val="none"/>
          <w:lang w:val="en-US"/>
        </w:rPr>
        <w:t>DenseOTF</w:t>
      </w:r>
      <w:proofErr w:type="spellEnd"/>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The node2vec+ out edges </w:t>
      </w:r>
      <w:proofErr w:type="gramStart"/>
      <w:r w:rsidRPr="002F469F">
        <w:rPr>
          <w:rFonts w:ascii="Consolas" w:eastAsia="Times New Roman" w:hAnsi="Consolas" w:cs="Times New Roman"/>
          <w:color w:val="CE9178"/>
          <w:sz w:val="21"/>
          <w:szCs w:val="21"/>
          <w:lang w:eastAsia="en-SG"/>
        </w:rPr>
        <w:t>is</w:t>
      </w:r>
      <w:proofErr w:type="gramEnd"/>
      <w:r w:rsidRPr="002F469F">
        <w:rPr>
          <w:rFonts w:ascii="Consolas" w:eastAsia="Times New Roman" w:hAnsi="Consolas" w:cs="Times New Roman"/>
          <w:color w:val="CE9178"/>
          <w:sz w:val="21"/>
          <w:szCs w:val="21"/>
          <w:lang w:eastAsia="en-SG"/>
        </w:rPr>
        <w:t xml:space="preserve">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connecting node2 (the potential next state) to the previous state. </w:t>
      </w:r>
      <w:proofErr w:type="spellStart"/>
      <w:r w:rsidRPr="002F469F">
        <w:rPr>
          <w:rFonts w:ascii="Consolas" w:eastAsia="Times New Roman" w:hAnsi="Consolas" w:cs="Times New Roman"/>
          <w:color w:val="CE9178"/>
          <w:sz w:val="21"/>
          <w:szCs w:val="21"/>
          <w:lang w:eastAsia="en-SG"/>
        </w:rPr>
        <w:t>Unlinke</w:t>
      </w:r>
      <w:proofErr w:type="spellEnd"/>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node2vec, which only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xml:space="preserve">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 the previous state, node2vec+ also considers </w:t>
      </w:r>
      <w:proofErr w:type="spellStart"/>
      <w:r w:rsidRPr="002F469F">
        <w:rPr>
          <w:rFonts w:ascii="Consolas" w:eastAsia="Times New Roman" w:hAnsi="Consolas" w:cs="Times New Roman"/>
          <w:color w:val="CE9178"/>
          <w:sz w:val="21"/>
          <w:szCs w:val="21"/>
          <w:lang w:eastAsia="en-SG"/>
        </w:rPr>
        <w:t>neighbors</w:t>
      </w:r>
      <w:proofErr w:type="spellEnd"/>
      <w:r w:rsidRPr="002F469F">
        <w:rPr>
          <w:rFonts w:ascii="Consolas" w:eastAsia="Times New Roman" w:hAnsi="Consolas" w:cs="Times New Roman"/>
          <w:color w:val="CE9178"/>
          <w:sz w:val="21"/>
          <w:szCs w:val="21"/>
          <w:lang w:eastAsia="en-SG"/>
        </w:rPr>
        <w:t xml:space="preserve">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DF617F" w:rsidP="009A3C93">
      <w:pPr>
        <w:pStyle w:val="ListParagraph"/>
        <w:ind w:left="1080"/>
        <w:rPr>
          <w:rFonts w:ascii="Times New Roman" w:hAnsi="Times New Roman" w:cs="Times New Roman"/>
          <w:sz w:val="24"/>
          <w:lang w:val="en-US"/>
        </w:rPr>
      </w:pPr>
      <w:hyperlink r:id="rId13"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59184B" w:rsidRDefault="00975119" w:rsidP="0059184B">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p>
    <w:p w:rsidR="0059184B" w:rsidRDefault="0059184B" w:rsidP="0059184B">
      <w:pPr>
        <w:pStyle w:val="ListParagraph"/>
        <w:ind w:left="1080"/>
        <w:rPr>
          <w:rFonts w:ascii="Times New Roman" w:hAnsi="Times New Roman" w:cs="Times New Roman"/>
          <w:sz w:val="24"/>
          <w:lang w:val="en-US"/>
        </w:rPr>
      </w:pPr>
    </w:p>
    <w:p w:rsidR="00BF7462" w:rsidRPr="0059184B" w:rsidRDefault="00322837" w:rsidP="0059184B">
      <w:pPr>
        <w:pStyle w:val="ListParagraph"/>
        <w:ind w:left="1080"/>
        <w:rPr>
          <w:rFonts w:ascii="Times New Roman" w:hAnsi="Times New Roman" w:cs="Times New Roman"/>
          <w:sz w:val="24"/>
          <w:lang w:val="en-US"/>
        </w:rPr>
      </w:pPr>
      <w:r w:rsidRPr="0059184B">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proofErr w:type="spellStart"/>
      <w:r w:rsidRPr="00BF7462">
        <w:rPr>
          <w:rFonts w:ascii="Times New Roman" w:hAnsi="Times New Roman" w:cs="Times New Roman"/>
          <w:b/>
          <w:sz w:val="24"/>
          <w:lang w:val="en-US"/>
        </w:rPr>
        <w:t>MixHop</w:t>
      </w:r>
      <w:proofErr w:type="spellEnd"/>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DF617F" w:rsidP="00322837">
      <w:pPr>
        <w:pStyle w:val="ListParagraph"/>
        <w:ind w:left="1080"/>
        <w:rPr>
          <w:rFonts w:ascii="Times New Roman" w:hAnsi="Times New Roman" w:cs="Times New Roman"/>
          <w:sz w:val="24"/>
          <w:lang w:val="en-US"/>
        </w:rPr>
      </w:pPr>
      <w:hyperlink r:id="rId14"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 xml:space="preserve">[Skip-GNN used </w:t>
      </w:r>
      <w:proofErr w:type="spellStart"/>
      <w:r w:rsidRPr="00BF7462">
        <w:rPr>
          <w:rFonts w:ascii="Times New Roman" w:hAnsi="Times New Roman" w:cs="Times New Roman"/>
          <w:sz w:val="24"/>
          <w:highlight w:val="lightGray"/>
          <w:lang w:val="en-US"/>
        </w:rPr>
        <w:t>MixHop</w:t>
      </w:r>
      <w:proofErr w:type="spellEnd"/>
      <w:r w:rsidRPr="00BF7462">
        <w:rPr>
          <w:rFonts w:ascii="Times New Roman" w:hAnsi="Times New Roman" w:cs="Times New Roman"/>
          <w:sz w:val="24"/>
          <w:highlight w:val="lightGray"/>
          <w:lang w:val="en-US"/>
        </w:rPr>
        <w:t xml:space="preserve">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DF617F" w:rsidP="00A97F7F">
      <w:pPr>
        <w:pStyle w:val="ListParagraph"/>
        <w:ind w:left="1080"/>
        <w:rPr>
          <w:rFonts w:ascii="Times New Roman" w:hAnsi="Times New Roman" w:cs="Times New Roman"/>
          <w:sz w:val="24"/>
          <w:lang w:val="en-US"/>
        </w:rPr>
      </w:pPr>
      <w:hyperlink r:id="rId15"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Pr="00253F39" w:rsidRDefault="0075202C" w:rsidP="00253F39">
      <w:pPr>
        <w:pStyle w:val="Heading2"/>
        <w:rPr>
          <w:rFonts w:ascii="Times New Roman" w:hAnsi="Times New Roman" w:cs="Times New Roman"/>
          <w:lang w:val="en-US"/>
        </w:rPr>
      </w:pPr>
      <w:r w:rsidRPr="00253F39">
        <w:rPr>
          <w:rFonts w:ascii="Times New Roman" w:hAnsi="Times New Roman" w:cs="Times New Roman"/>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 xml:space="preserve">Computation of edge </w:t>
      </w:r>
      <w:proofErr w:type="spellStart"/>
      <w:r w:rsidRPr="00857AE3">
        <w:rPr>
          <w:rFonts w:ascii="Times New Roman" w:hAnsi="Times New Roman" w:cs="Times New Roman"/>
          <w:b/>
          <w:color w:val="FF0000"/>
          <w:sz w:val="24"/>
          <w:lang w:val="en-US"/>
        </w:rPr>
        <w:t>embeddings</w:t>
      </w:r>
      <w:proofErr w:type="spellEnd"/>
      <w:r w:rsidRPr="00857AE3">
        <w:rPr>
          <w:rFonts w:ascii="Times New Roman" w:hAnsi="Times New Roman" w:cs="Times New Roman"/>
          <w:b/>
          <w:color w:val="FF0000"/>
          <w:sz w:val="24"/>
          <w:lang w:val="en-US"/>
        </w:rPr>
        <w:t xml:space="preserve">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 xml:space="preserve">Concatenation, Sum, Average and </w:t>
      </w:r>
      <w:proofErr w:type="spellStart"/>
      <w:r w:rsidRPr="00F86452">
        <w:rPr>
          <w:rFonts w:ascii="Times New Roman" w:hAnsi="Times New Roman" w:cs="Times New Roman"/>
          <w:b/>
          <w:sz w:val="24"/>
          <w:highlight w:val="green"/>
          <w:lang w:val="en-US"/>
        </w:rPr>
        <w:t>Hadamard</w:t>
      </w:r>
      <w:proofErr w:type="spellEnd"/>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 xml:space="preserve">(sum and </w:t>
      </w:r>
      <w:proofErr w:type="spellStart"/>
      <w:r w:rsidRPr="002736D2">
        <w:rPr>
          <w:rFonts w:ascii="Times New Roman" w:hAnsi="Times New Roman" w:cs="Times New Roman"/>
          <w:sz w:val="24"/>
          <w:lang w:val="en-US"/>
        </w:rPr>
        <w:t>hadamard</w:t>
      </w:r>
      <w:proofErr w:type="spellEnd"/>
      <w:r w:rsidRPr="002736D2">
        <w:rPr>
          <w:rFonts w:ascii="Times New Roman" w:hAnsi="Times New Roman" w:cs="Times New Roman"/>
          <w:sz w:val="24"/>
          <w:lang w:val="en-US"/>
        </w:rPr>
        <w:t xml:space="preserve">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 xml:space="preserve">[Not much difference, will just keep to using </w:t>
      </w:r>
      <w:proofErr w:type="spellStart"/>
      <w:r w:rsidRPr="00506422">
        <w:rPr>
          <w:rFonts w:ascii="Times New Roman" w:hAnsi="Times New Roman" w:cs="Times New Roman"/>
          <w:sz w:val="24"/>
          <w:highlight w:val="yellow"/>
          <w:lang w:val="en-US"/>
        </w:rPr>
        <w:t>hadamard</w:t>
      </w:r>
      <w:proofErr w:type="spellEnd"/>
      <w:r w:rsidRPr="00506422">
        <w:rPr>
          <w:rFonts w:ascii="Times New Roman" w:hAnsi="Times New Roman" w:cs="Times New Roman"/>
          <w:sz w:val="24"/>
          <w:highlight w:val="yellow"/>
          <w:lang w:val="en-US"/>
        </w:rPr>
        <w:t xml:space="preserve">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w:t>
      </w:r>
      <w:proofErr w:type="spellStart"/>
      <w:r>
        <w:rPr>
          <w:rFonts w:ascii="Times New Roman" w:hAnsi="Times New Roman" w:cs="Times New Roman"/>
          <w:sz w:val="24"/>
          <w:lang w:val="en-US"/>
        </w:rPr>
        <w:t>hstack</w:t>
      </w:r>
      <w:proofErr w:type="spellEnd"/>
      <w:r>
        <w:rPr>
          <w:rFonts w:ascii="Times New Roman" w:hAnsi="Times New Roman" w:cs="Times New Roman"/>
          <w:sz w:val="24"/>
          <w:lang w:val="en-US"/>
        </w:rPr>
        <w:t xml:space="preserve"> (equivalent to concatenation) </w:t>
      </w:r>
    </w:p>
    <w:p w:rsidR="001A3762" w:rsidRDefault="001A3762" w:rsidP="001A3762">
      <w:pPr>
        <w:pStyle w:val="ListParagraph"/>
        <w:rPr>
          <w:rFonts w:ascii="Times New Roman" w:hAnsi="Times New Roman" w:cs="Times New Roman"/>
          <w:sz w:val="24"/>
          <w:lang w:val="en-US"/>
        </w:rPr>
      </w:pPr>
      <w:proofErr w:type="spellStart"/>
      <w:r w:rsidRPr="0075202C">
        <w:rPr>
          <w:rFonts w:ascii="Times New Roman" w:hAnsi="Times New Roman" w:cs="Times New Roman"/>
          <w:i/>
          <w:sz w:val="24"/>
          <w:lang w:val="en-US"/>
        </w:rPr>
        <w:t>SkipGNN</w:t>
      </w:r>
      <w:proofErr w:type="spellEnd"/>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 xml:space="preserve">From my results, </w:t>
      </w:r>
      <w:proofErr w:type="spellStart"/>
      <w:r>
        <w:rPr>
          <w:rFonts w:ascii="Times New Roman" w:hAnsi="Times New Roman" w:cs="Times New Roman"/>
          <w:sz w:val="24"/>
          <w:highlight w:val="yellow"/>
          <w:lang w:val="en-US"/>
        </w:rPr>
        <w:t>hadamard</w:t>
      </w:r>
      <w:proofErr w:type="spellEnd"/>
      <w:r>
        <w:rPr>
          <w:rFonts w:ascii="Times New Roman" w:hAnsi="Times New Roman" w:cs="Times New Roman"/>
          <w:sz w:val="24"/>
          <w:highlight w:val="yellow"/>
          <w:lang w:val="en-US"/>
        </w:rPr>
        <w:t xml:space="preserve">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proofErr w:type="spellStart"/>
      <w:r w:rsidR="00B648AA" w:rsidRPr="00B648AA">
        <w:rPr>
          <w:rFonts w:ascii="Times New Roman" w:hAnsi="Times New Roman" w:cs="Times New Roman"/>
          <w:b/>
          <w:color w:val="7030A0"/>
          <w:sz w:val="24"/>
          <w:lang w:val="en-US"/>
        </w:rPr>
        <w:t>Github</w:t>
      </w:r>
      <w:proofErr w:type="spellEnd"/>
      <w:r w:rsidR="00B648AA" w:rsidRPr="00B648AA">
        <w:rPr>
          <w:rFonts w:ascii="Times New Roman" w:hAnsi="Times New Roman" w:cs="Times New Roman"/>
          <w:b/>
          <w:color w:val="7030A0"/>
          <w:sz w:val="24"/>
          <w:lang w:val="en-US"/>
        </w:rPr>
        <w:t>: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6C4E11" w:rsidRDefault="00413A68" w:rsidP="008C6076">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8C6076" w:rsidRPr="008C6076" w:rsidRDefault="008C6076" w:rsidP="008C6076">
      <w:pPr>
        <w:pStyle w:val="ListParagraph"/>
        <w:ind w:left="1080"/>
        <w:rPr>
          <w:rFonts w:ascii="Times New Roman" w:hAnsi="Times New Roman" w:cs="Times New Roman"/>
          <w:color w:val="7030A0"/>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 xml:space="preserve">(training of graph </w:t>
      </w:r>
      <w:proofErr w:type="spellStart"/>
      <w:r w:rsidR="00F84F23">
        <w:rPr>
          <w:rFonts w:ascii="Times New Roman" w:hAnsi="Times New Roman" w:cs="Times New Roman"/>
          <w:sz w:val="24"/>
          <w:lang w:val="en-US"/>
        </w:rPr>
        <w:t>embeddings</w:t>
      </w:r>
      <w:proofErr w:type="spellEnd"/>
      <w:r w:rsidR="00F84F23">
        <w:rPr>
          <w:rFonts w:ascii="Times New Roman" w:hAnsi="Times New Roman" w:cs="Times New Roman"/>
          <w:sz w:val="24"/>
          <w:lang w:val="en-US"/>
        </w:rPr>
        <w:t>)</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lastRenderedPageBreak/>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w:t>
      </w:r>
      <w:proofErr w:type="spellStart"/>
      <w:r>
        <w:rPr>
          <w:rFonts w:ascii="Times New Roman" w:hAnsi="Times New Roman" w:cs="Times New Roman"/>
          <w:sz w:val="24"/>
          <w:lang w:val="en-US"/>
        </w:rPr>
        <w:t>num</w:t>
      </w:r>
      <w:proofErr w:type="spellEnd"/>
      <w:r>
        <w:rPr>
          <w:rFonts w:ascii="Times New Roman" w:hAnsi="Times New Roman" w:cs="Times New Roman"/>
          <w:sz w:val="24"/>
          <w:lang w:val="en-US"/>
        </w:rPr>
        <w:t xml:space="preserve">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Train </w:t>
      </w:r>
      <w:proofErr w:type="spellStart"/>
      <w:r>
        <w:rPr>
          <w:rFonts w:ascii="Times New Roman" w:hAnsi="Times New Roman" w:cs="Times New Roman"/>
          <w:sz w:val="24"/>
          <w:lang w:val="en-US"/>
        </w:rPr>
        <w:t>pos</w:t>
      </w:r>
      <w:proofErr w:type="spellEnd"/>
      <w:r>
        <w:rPr>
          <w:rFonts w:ascii="Times New Roman" w:hAnsi="Times New Roman" w:cs="Times New Roman"/>
          <w:sz w:val="24"/>
          <w:lang w:val="en-US"/>
        </w:rPr>
        <w:t>/</w:t>
      </w:r>
      <w:proofErr w:type="spellStart"/>
      <w:r>
        <w:rPr>
          <w:rFonts w:ascii="Times New Roman" w:hAnsi="Times New Roman" w:cs="Times New Roman"/>
          <w:sz w:val="24"/>
          <w:lang w:val="en-US"/>
        </w:rPr>
        <w:t>neg</w:t>
      </w:r>
      <w:proofErr w:type="spellEnd"/>
      <w:r>
        <w:rPr>
          <w:rFonts w:ascii="Times New Roman" w:hAnsi="Times New Roman" w:cs="Times New Roman"/>
          <w:sz w:val="24"/>
          <w:lang w:val="en-US"/>
        </w:rPr>
        <w:t xml:space="preserve">, test </w:t>
      </w:r>
      <w:proofErr w:type="spellStart"/>
      <w:r>
        <w:rPr>
          <w:rFonts w:ascii="Times New Roman" w:hAnsi="Times New Roman" w:cs="Times New Roman"/>
          <w:sz w:val="24"/>
          <w:lang w:val="en-US"/>
        </w:rPr>
        <w:t>pos</w:t>
      </w:r>
      <w:proofErr w:type="spellEnd"/>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w:t>
      </w:r>
      <w:proofErr w:type="spellStart"/>
      <w:r w:rsidRPr="0009749F">
        <w:rPr>
          <w:rFonts w:ascii="Times New Roman" w:hAnsi="Times New Roman" w:cs="Times New Roman"/>
          <w:sz w:val="24"/>
          <w:lang w:val="en-US"/>
        </w:rPr>
        <w:t>DeepPPI</w:t>
      </w:r>
      <w:proofErr w:type="spellEnd"/>
      <w:r w:rsidRPr="0009749F">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w:t>
      </w:r>
      <w:proofErr w:type="spellStart"/>
      <w:r w:rsidRPr="006D4684">
        <w:rPr>
          <w:rFonts w:ascii="Times New Roman" w:hAnsi="Times New Roman" w:cs="Times New Roman"/>
          <w:sz w:val="24"/>
          <w:lang w:val="en-US"/>
        </w:rPr>
        <w:t>iFeature</w:t>
      </w:r>
      <w:proofErr w:type="spellEnd"/>
      <w:r w:rsidRPr="006D4684">
        <w:rPr>
          <w:rFonts w:ascii="Times New Roman" w:hAnsi="Times New Roman" w:cs="Times New Roman"/>
          <w:sz w:val="24"/>
          <w:lang w:val="en-US"/>
        </w:rPr>
        <w:t xml:space="preserv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w:t>
      </w:r>
      <w:proofErr w:type="spellStart"/>
      <w:r w:rsidR="00BC4A20">
        <w:rPr>
          <w:rFonts w:ascii="Times New Roman" w:hAnsi="Times New Roman" w:cs="Times New Roman"/>
          <w:sz w:val="24"/>
          <w:lang w:val="en-US"/>
        </w:rPr>
        <w:t>AAindex</w:t>
      </w:r>
      <w:proofErr w:type="spellEnd"/>
      <w:r w:rsidR="00BC4A20">
        <w:rPr>
          <w:rFonts w:ascii="Times New Roman" w:hAnsi="Times New Roman" w:cs="Times New Roman"/>
          <w:sz w:val="24"/>
          <w:lang w:val="en-US"/>
        </w:rPr>
        <w:t>)</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w:t>
      </w:r>
      <w:proofErr w:type="spellStart"/>
      <w:r w:rsidRPr="00056B70">
        <w:rPr>
          <w:rFonts w:ascii="Times New Roman" w:hAnsi="Times New Roman" w:cs="Times New Roman"/>
          <w:sz w:val="24"/>
          <w:lang w:val="en-US"/>
        </w:rPr>
        <w:t>QSOrder</w:t>
      </w:r>
      <w:proofErr w:type="spellEnd"/>
      <w:r w:rsidRPr="00056B70">
        <w:rPr>
          <w:rFonts w:ascii="Times New Roman" w:hAnsi="Times New Roman" w:cs="Times New Roman"/>
          <w:sz w:val="24"/>
          <w:lang w:val="en-US"/>
        </w:rPr>
        <w:t>)</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t>
      </w:r>
      <w:proofErr w:type="spellStart"/>
      <w:r>
        <w:rPr>
          <w:rFonts w:ascii="Times New Roman" w:hAnsi="Times New Roman" w:cs="Times New Roman"/>
          <w:i/>
          <w:color w:val="5B9BD5" w:themeColor="accent1"/>
          <w:sz w:val="24"/>
          <w:lang w:val="en-US"/>
        </w:rPr>
        <w:t>Wrede</w:t>
      </w:r>
      <w:proofErr w:type="spellEnd"/>
      <w:r>
        <w:rPr>
          <w:rFonts w:ascii="Times New Roman" w:hAnsi="Times New Roman" w:cs="Times New Roman"/>
          <w:i/>
          <w:color w:val="5B9BD5" w:themeColor="accent1"/>
          <w:sz w:val="24"/>
          <w:lang w:val="en-US"/>
        </w:rPr>
        <w:t xml:space="preserv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phiphilic </w:t>
      </w:r>
      <w:proofErr w:type="spellStart"/>
      <w:r w:rsidRPr="00056B70">
        <w:rPr>
          <w:rFonts w:ascii="Times New Roman" w:hAnsi="Times New Roman" w:cs="Times New Roman"/>
          <w:sz w:val="24"/>
          <w:lang w:val="en-US"/>
        </w:rPr>
        <w:t>Pseudoamino</w:t>
      </w:r>
      <w:proofErr w:type="spellEnd"/>
      <w:r w:rsidRPr="00056B70">
        <w:rPr>
          <w:rFonts w:ascii="Times New Roman" w:hAnsi="Times New Roman" w:cs="Times New Roman"/>
          <w:sz w:val="24"/>
          <w:lang w:val="en-US"/>
        </w:rPr>
        <w:t xml:space="preserve">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Normalized Moreau-</w:t>
      </w:r>
      <w:proofErr w:type="spellStart"/>
      <w:r w:rsidRPr="00056B70">
        <w:rPr>
          <w:rFonts w:ascii="Times New Roman" w:hAnsi="Times New Roman" w:cs="Times New Roman"/>
          <w:sz w:val="24"/>
          <w:lang w:val="en-US"/>
        </w:rPr>
        <w:t>Broto</w:t>
      </w:r>
      <w:proofErr w:type="spellEnd"/>
      <w:r w:rsidRPr="00056B70">
        <w:rPr>
          <w:rFonts w:ascii="Times New Roman" w:hAnsi="Times New Roman" w:cs="Times New Roman"/>
          <w:sz w:val="24"/>
          <w:lang w:val="en-US"/>
        </w:rPr>
        <w:t xml:space="preserve"> Autocorrelation </w:t>
      </w:r>
      <w:r w:rsidR="00C96415">
        <w:rPr>
          <w:rFonts w:ascii="Times New Roman" w:hAnsi="Times New Roman" w:cs="Times New Roman"/>
          <w:sz w:val="24"/>
          <w:lang w:val="en-US"/>
        </w:rPr>
        <w:t>(</w:t>
      </w:r>
      <w:proofErr w:type="spellStart"/>
      <w:r w:rsidR="00C96415">
        <w:rPr>
          <w:rFonts w:ascii="Times New Roman" w:hAnsi="Times New Roman" w:cs="Times New Roman"/>
          <w:sz w:val="24"/>
          <w:lang w:val="en-US"/>
        </w:rPr>
        <w:t>NMBroto</w:t>
      </w:r>
      <w:proofErr w:type="spellEnd"/>
      <w:r w:rsidR="00C96415">
        <w:rPr>
          <w:rFonts w:ascii="Times New Roman" w:hAnsi="Times New Roman" w:cs="Times New Roman"/>
          <w:sz w:val="24"/>
          <w:lang w:val="en-US"/>
        </w:rPr>
        <w:t xml:space="preserve">)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r w:rsidR="00DF617F">
        <w:rPr>
          <w:rFonts w:ascii="Times New Roman" w:hAnsi="Times New Roman" w:cs="Times New Roman"/>
          <w:sz w:val="24"/>
          <w:lang w:val="en-US"/>
        </w:rPr>
        <w:t>??</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w:t>
      </w:r>
      <w:proofErr w:type="spellStart"/>
      <w:r w:rsidRPr="001B03C4">
        <w:rPr>
          <w:rFonts w:ascii="Times New Roman" w:hAnsi="Times New Roman" w:cs="Times New Roman"/>
          <w:sz w:val="24"/>
          <w:lang w:val="en-US"/>
        </w:rPr>
        <w:t>positive:negative</w:t>
      </w:r>
      <w:proofErr w:type="spellEnd"/>
      <w:r w:rsidRPr="001B03C4">
        <w:rPr>
          <w:rFonts w:ascii="Times New Roman" w:hAnsi="Times New Roman" w:cs="Times New Roman"/>
          <w:sz w:val="24"/>
          <w:lang w:val="en-US"/>
        </w:rPr>
        <w:t xml:space="preser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 xml:space="preserve">Graph VS Protein </w:t>
      </w:r>
      <w:proofErr w:type="spellStart"/>
      <w:r w:rsidR="002F469F"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w:t>
      </w:r>
      <w:proofErr w:type="spellStart"/>
      <w:r w:rsidR="00056B70" w:rsidRPr="001B03C4">
        <w:rPr>
          <w:rFonts w:ascii="Times New Roman" w:hAnsi="Times New Roman" w:cs="Times New Roman"/>
          <w:sz w:val="24"/>
          <w:lang w:val="en-US"/>
        </w:rPr>
        <w:t>embeddings</w:t>
      </w:r>
      <w:proofErr w:type="spellEnd"/>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w:t>
      </w:r>
      <w:proofErr w:type="spellStart"/>
      <w:r>
        <w:rPr>
          <w:rFonts w:ascii="Times New Roman" w:hAnsi="Times New Roman" w:cs="Times New Roman"/>
          <w:sz w:val="24"/>
          <w:highlight w:val="yellow"/>
          <w:lang w:val="en-US"/>
        </w:rPr>
        <w:t>embeddings</w:t>
      </w:r>
      <w:proofErr w:type="spellEnd"/>
      <w:r>
        <w:rPr>
          <w:rFonts w:ascii="Times New Roman" w:hAnsi="Times New Roman" w:cs="Times New Roman"/>
          <w:sz w:val="24"/>
          <w:highlight w:val="yellow"/>
          <w:lang w:val="en-US"/>
        </w:rPr>
        <w:t xml:space="preserve">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V</w:t>
      </w:r>
      <w:r w:rsidRPr="000045B2">
        <w:rPr>
          <w:rFonts w:ascii="Times New Roman" w:hAnsi="Times New Roman" w:cs="Times New Roman"/>
          <w:color w:val="000000" w:themeColor="text1"/>
          <w:sz w:val="24"/>
          <w:vertAlign w:val="subscript"/>
          <w:lang w:val="en-US"/>
        </w:rPr>
        <w:t>j</w:t>
      </w:r>
      <w:proofErr w:type="spellEnd"/>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w:t>
      </w:r>
      <w:proofErr w:type="spellStart"/>
      <w:r w:rsidR="002D701C">
        <w:rPr>
          <w:rFonts w:ascii="Times New Roman" w:hAnsi="Times New Roman" w:cs="Times New Roman"/>
          <w:color w:val="000000" w:themeColor="text1"/>
          <w:sz w:val="24"/>
          <w:lang w:val="en-US"/>
        </w:rPr>
        <w:t>V</w:t>
      </w:r>
      <w:r w:rsidR="002D701C" w:rsidRPr="002D701C">
        <w:rPr>
          <w:rFonts w:ascii="Times New Roman" w:hAnsi="Times New Roman" w:cs="Times New Roman"/>
          <w:color w:val="000000" w:themeColor="text1"/>
          <w:sz w:val="24"/>
          <w:vertAlign w:val="subscript"/>
          <w:lang w:val="en-US"/>
        </w:rPr>
        <w:t>j</w:t>
      </w:r>
      <w:proofErr w:type="spellEnd"/>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i</w:t>
      </w:r>
      <w:proofErr w:type="spellEnd"/>
      <w:r w:rsidRPr="000045B2">
        <w:rPr>
          <w:rFonts w:ascii="Times New Roman" w:hAnsi="Times New Roman" w:cs="Times New Roman"/>
          <w:color w:val="000000" w:themeColor="text1"/>
          <w:sz w:val="24"/>
          <w:lang w:val="en-US"/>
        </w:rPr>
        <w:t xml:space="preserve"> and </w:t>
      </w:r>
      <w:proofErr w:type="spellStart"/>
      <w:r w:rsidRPr="000045B2">
        <w:rPr>
          <w:rFonts w:ascii="Times New Roman" w:hAnsi="Times New Roman" w:cs="Times New Roman"/>
          <w:color w:val="000000" w:themeColor="text1"/>
          <w:sz w:val="24"/>
          <w:lang w:val="en-US"/>
        </w:rPr>
        <w:t>N</w:t>
      </w:r>
      <w:r w:rsidRPr="000045B2">
        <w:rPr>
          <w:rFonts w:ascii="Times New Roman" w:hAnsi="Times New Roman" w:cs="Times New Roman"/>
          <w:color w:val="000000" w:themeColor="text1"/>
          <w:sz w:val="24"/>
          <w:vertAlign w:val="subscript"/>
          <w:lang w:val="en-US"/>
        </w:rPr>
        <w:t>Vj</w:t>
      </w:r>
      <w:proofErr w:type="spellEnd"/>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w:t>
      </w:r>
      <w:proofErr w:type="spellStart"/>
      <w:r w:rsidR="00D91E1C">
        <w:rPr>
          <w:rFonts w:ascii="Times New Roman" w:hAnsi="Times New Roman" w:cs="Times New Roman"/>
          <w:b/>
          <w:color w:val="000000" w:themeColor="text1"/>
          <w:sz w:val="24"/>
          <w:lang w:val="en-US"/>
        </w:rPr>
        <w:t>embeddings</w:t>
      </w:r>
      <w:proofErr w:type="spellEnd"/>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Pr="00897CD2" w:rsidRDefault="00D2385D" w:rsidP="00125D40">
      <w:pPr>
        <w:pStyle w:val="ListParagraph"/>
        <w:numPr>
          <w:ilvl w:val="0"/>
          <w:numId w:val="14"/>
        </w:numPr>
        <w:rPr>
          <w:rFonts w:ascii="Times New Roman" w:hAnsi="Times New Roman" w:cs="Times New Roman"/>
          <w:sz w:val="24"/>
          <w:highlight w:val="lightGray"/>
          <w:lang w:val="en-US"/>
        </w:rPr>
      </w:pPr>
      <w:r w:rsidRPr="00897CD2">
        <w:rPr>
          <w:rFonts w:ascii="Times New Roman" w:hAnsi="Times New Roman" w:cs="Times New Roman"/>
          <w:sz w:val="24"/>
          <w:highlight w:val="lightGray"/>
          <w:lang w:val="en-US"/>
        </w:rPr>
        <w:t>Unusual (non-standard) amino acid residues (e.g. ‘X’) cannot be encoded</w:t>
      </w:r>
      <w:r w:rsidR="00897CD2" w:rsidRPr="00897CD2">
        <w:rPr>
          <w:rFonts w:ascii="Times New Roman" w:hAnsi="Times New Roman" w:cs="Times New Roman"/>
          <w:sz w:val="24"/>
          <w:highlight w:val="lightGray"/>
          <w:lang w:val="en-US"/>
        </w:rPr>
        <w:t>. (As shown in the case of NP segment of the CA07 strain, interactions with human proteins cannot be predict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DF617F" w:rsidRPr="00DF617F" w:rsidRDefault="00DF617F" w:rsidP="00DF617F">
      <w:pPr>
        <w:pStyle w:val="ListParagraph"/>
        <w:ind w:left="360"/>
        <w:rPr>
          <w:rFonts w:cstheme="minorHAnsi"/>
          <w:color w:val="000000" w:themeColor="text1"/>
          <w:lang w:val="en-US"/>
        </w:rPr>
      </w:pPr>
      <w:r w:rsidRPr="00DF617F">
        <w:rPr>
          <w:rFonts w:cstheme="minorHAnsi"/>
          <w:color w:val="000000" w:themeColor="text1"/>
          <w:lang w:val="en-US"/>
        </w:rPr>
        <w:t xml:space="preserve">FNN was the first and simplest type of artificial neural network devised </w:t>
      </w:r>
      <w:r w:rsidRPr="00DF617F">
        <w:rPr>
          <w:rFonts w:cstheme="minorHAnsi"/>
          <w:color w:val="000000" w:themeColor="text1"/>
          <w:highlight w:val="lightGray"/>
          <w:lang w:val="en-US"/>
        </w:rPr>
        <w:fldChar w:fldCharType="begin"/>
      </w:r>
      <w:r w:rsidRPr="00DF617F">
        <w:rPr>
          <w:rFonts w:cstheme="minorHAnsi"/>
          <w:color w:val="000000" w:themeColor="text1"/>
          <w:highlight w:val="lightGray"/>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Pr="00DF617F">
        <w:rPr>
          <w:rFonts w:cstheme="minorHAnsi"/>
          <w:color w:val="000000" w:themeColor="text1"/>
          <w:highlight w:val="lightGray"/>
          <w:lang w:val="en-US"/>
        </w:rPr>
        <w:fldChar w:fldCharType="separate"/>
      </w:r>
      <w:r w:rsidRPr="00DF617F">
        <w:rPr>
          <w:rFonts w:cstheme="minorHAnsi"/>
          <w:noProof/>
          <w:color w:val="000000" w:themeColor="text1"/>
          <w:highlight w:val="lightGray"/>
          <w:lang w:val="en-US"/>
        </w:rPr>
        <w:t>\cite{RN44}</w:t>
      </w:r>
      <w:r w:rsidRPr="00DF617F">
        <w:rPr>
          <w:rFonts w:cstheme="minorHAnsi"/>
          <w:color w:val="000000" w:themeColor="text1"/>
          <w:highlight w:val="lightGray"/>
          <w:lang w:val="en-US"/>
        </w:rPr>
        <w:fldChar w:fldCharType="end"/>
      </w:r>
      <w:r w:rsidRPr="00DF617F">
        <w:rPr>
          <w:rFonts w:cstheme="minorHAnsi"/>
          <w:color w:val="000000" w:themeColor="text1"/>
          <w:highlight w:val="lightGray"/>
          <w:lang w:val="en-US"/>
        </w:rPr>
        <w:t>{</w:t>
      </w:r>
      <w:proofErr w:type="spellStart"/>
      <w:r w:rsidRPr="00DF617F">
        <w:rPr>
          <w:rFonts w:cstheme="minorHAnsi"/>
          <w:color w:val="000000" w:themeColor="text1"/>
          <w:highlight w:val="lightGray"/>
          <w:lang w:val="en-US"/>
        </w:rPr>
        <w:t>Schmidhuber</w:t>
      </w:r>
      <w:proofErr w:type="spellEnd"/>
      <w:r w:rsidRPr="00DF617F">
        <w:rPr>
          <w:rFonts w:cstheme="minorHAnsi"/>
          <w:color w:val="000000" w:themeColor="text1"/>
          <w:highlight w:val="lightGray"/>
          <w:lang w:val="en-US"/>
        </w:rPr>
        <w:t>, 2015 #44}</w:t>
      </w:r>
      <w:r w:rsidRPr="00DF617F">
        <w:rPr>
          <w:rFonts w:cstheme="minorHAnsi"/>
          <w:color w:val="000000" w:themeColor="text1"/>
          <w:lang w:val="en-US"/>
        </w:rPr>
        <w:t xml:space="preserve">, </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lastRenderedPageBreak/>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proofErr w:type="spellStart"/>
      <w:r w:rsidRPr="0075202C">
        <w:rPr>
          <w:rFonts w:ascii="Times New Roman" w:hAnsi="Times New Roman" w:cs="Times New Roman"/>
          <w:b/>
          <w:sz w:val="24"/>
          <w:lang w:val="en-US"/>
        </w:rPr>
        <w:t>DeepPPI</w:t>
      </w:r>
      <w:proofErr w:type="spellEnd"/>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proofErr w:type="spellStart"/>
      <w:r w:rsidRPr="00C86A96">
        <w:rPr>
          <w:rFonts w:ascii="Times New Roman" w:hAnsi="Times New Roman" w:cs="Times New Roman"/>
          <w:b/>
          <w:sz w:val="24"/>
          <w:highlight w:val="lightGray"/>
          <w:lang w:val="en-US"/>
        </w:rPr>
        <w:lastRenderedPageBreak/>
        <w:t>SkipGNN</w:t>
      </w:r>
      <w:proofErr w:type="spellEnd"/>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FA6A4C" w:rsidRPr="00FA6A4C" w:rsidRDefault="00FA6A4C" w:rsidP="006D0E47">
      <w:pPr>
        <w:pStyle w:val="ListParagraph"/>
        <w:numPr>
          <w:ilvl w:val="0"/>
          <w:numId w:val="7"/>
        </w:numPr>
        <w:spacing w:after="0"/>
        <w:rPr>
          <w:rFonts w:ascii="Times New Roman" w:hAnsi="Times New Roman" w:cs="Times New Roman"/>
          <w:sz w:val="24"/>
          <w:szCs w:val="24"/>
          <w:lang w:val="en-US"/>
        </w:rPr>
      </w:pPr>
      <w:r w:rsidRPr="00FA6A4C">
        <w:rPr>
          <w:rFonts w:ascii="Times New Roman" w:hAnsi="Times New Roman" w:cs="Times New Roman"/>
          <w:sz w:val="24"/>
          <w:szCs w:val="24"/>
          <w:lang w:val="en-US"/>
        </w:rPr>
        <w:t xml:space="preserve">Surveys on graph embedding methods conducted </w:t>
      </w:r>
    </w:p>
    <w:p w:rsidR="00FA6A4C" w:rsidRPr="00FA6A4C" w:rsidRDefault="00FA6A4C" w:rsidP="006D0E47">
      <w:pPr>
        <w:spacing w:after="0"/>
        <w:ind w:left="720"/>
        <w:rPr>
          <w:rFonts w:ascii="Times New Roman" w:hAnsi="Times New Roman" w:cs="Times New Roman"/>
          <w:sz w:val="24"/>
          <w:szCs w:val="24"/>
          <w:lang w:val="en-US"/>
        </w:rPr>
      </w:pPr>
      <w:r w:rsidRPr="00FA6A4C">
        <w:rPr>
          <w:rFonts w:ascii="Times New Roman" w:hAnsi="Times New Roman" w:cs="Times New Roman"/>
          <w:sz w:val="24"/>
          <w:szCs w:val="24"/>
          <w:lang w:val="en-US"/>
        </w:rPr>
        <w:fldChar w:fldCharType="begin"/>
      </w:r>
      <w:r w:rsidRPr="00FA6A4C">
        <w:rPr>
          <w:rFonts w:ascii="Times New Roman" w:hAnsi="Times New Roman" w:cs="Times New Roman"/>
          <w:sz w:val="24"/>
          <w:szCs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48}</w:t>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t xml:space="preserve"> and </w: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 </w:instrText>
      </w:r>
      <w:r w:rsidRPr="00FA6A4C">
        <w:rPr>
          <w:rFonts w:ascii="Times New Roman" w:hAnsi="Times New Roman" w:cs="Times New Roman"/>
          <w:sz w:val="24"/>
          <w:szCs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FA6A4C">
        <w:rPr>
          <w:rFonts w:ascii="Times New Roman" w:hAnsi="Times New Roman" w:cs="Times New Roman"/>
          <w:sz w:val="24"/>
          <w:szCs w:val="24"/>
          <w:lang w:val="en-US"/>
        </w:rPr>
        <w:instrText xml:space="preserve"> ADDIN EN.CITE.DATA </w:instrText>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end"/>
      </w:r>
      <w:r w:rsidRPr="00FA6A4C">
        <w:rPr>
          <w:rFonts w:ascii="Times New Roman" w:hAnsi="Times New Roman" w:cs="Times New Roman"/>
          <w:sz w:val="24"/>
          <w:szCs w:val="24"/>
          <w:lang w:val="en-US"/>
        </w:rPr>
      </w:r>
      <w:r w:rsidRPr="00FA6A4C">
        <w:rPr>
          <w:rFonts w:ascii="Times New Roman" w:hAnsi="Times New Roman" w:cs="Times New Roman"/>
          <w:sz w:val="24"/>
          <w:szCs w:val="24"/>
          <w:lang w:val="en-US"/>
        </w:rPr>
        <w:fldChar w:fldCharType="separate"/>
      </w:r>
      <w:r w:rsidRPr="00FA6A4C">
        <w:rPr>
          <w:rFonts w:ascii="Times New Roman" w:hAnsi="Times New Roman" w:cs="Times New Roman"/>
          <w:noProof/>
          <w:sz w:val="24"/>
          <w:szCs w:val="24"/>
          <w:lang w:val="en-US"/>
        </w:rPr>
        <w:t>\cite{RN3}</w:t>
      </w:r>
      <w:r w:rsidRPr="00FA6A4C">
        <w:rPr>
          <w:rFonts w:ascii="Times New Roman" w:hAnsi="Times New Roman" w:cs="Times New Roman"/>
          <w:sz w:val="24"/>
          <w:szCs w:val="24"/>
          <w:lang w:val="en-US"/>
        </w:rPr>
        <w:fldChar w:fldCharType="end"/>
      </w:r>
    </w:p>
    <w:p w:rsidR="00C0798F" w:rsidRDefault="00C0798F">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FD021A" w:rsidRDefault="002825A3" w:rsidP="00FD021A">
      <w:pPr>
        <w:rPr>
          <w:rFonts w:ascii="Times New Roman" w:hAnsi="Times New Roman" w:cs="Times New Roman"/>
          <w:b/>
          <w:sz w:val="24"/>
          <w:lang w:val="en-US"/>
        </w:rPr>
      </w:pPr>
      <w:r w:rsidRPr="00FD021A">
        <w:rPr>
          <w:rFonts w:ascii="Times New Roman" w:hAnsi="Times New Roman" w:cs="Times New Roman"/>
          <w:b/>
          <w:sz w:val="24"/>
          <w:highlight w:val="yellow"/>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FD021A" w:rsidRDefault="00FD021A" w:rsidP="00FD021A">
      <w:pPr>
        <w:pStyle w:val="Heading2"/>
        <w:rPr>
          <w:lang w:val="en-US"/>
        </w:rPr>
      </w:pPr>
      <w:bookmarkStart w:id="0" w:name="_GoBack"/>
      <w:r>
        <w:rPr>
          <w:lang w:val="en-US"/>
        </w:rPr>
        <w:lastRenderedPageBreak/>
        <w:t>Methods</w:t>
      </w:r>
    </w:p>
    <w:p w:rsidR="00E95179" w:rsidRPr="004D5DC1" w:rsidRDefault="00E95179" w:rsidP="00FD021A">
      <w:pPr>
        <w:pStyle w:val="Heading3"/>
        <w:rPr>
          <w:lang w:val="en-US"/>
        </w:rPr>
      </w:pPr>
      <w:r w:rsidRPr="004D5DC1">
        <w:rPr>
          <w:lang w:val="en-US"/>
        </w:rPr>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Deepwalk</w:t>
      </w:r>
      <w:proofErr w:type="spellEnd"/>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FD021A">
      <w:pPr>
        <w:pStyle w:val="Heading3"/>
        <w:rPr>
          <w:lang w:val="en-US"/>
        </w:rPr>
      </w:pPr>
      <w:r w:rsidRPr="004D5DC1">
        <w:rPr>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290CF6" w:rsidRDefault="004D5DC1" w:rsidP="004D5DC1">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4D5DC1" w:rsidRDefault="00290CF6"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iamese network consisting of two </w:t>
      </w:r>
      <w:r w:rsidR="004D5DC1">
        <w:rPr>
          <w:rFonts w:ascii="Times New Roman" w:hAnsi="Times New Roman" w:cs="Times New Roman"/>
          <w:sz w:val="24"/>
          <w:lang w:val="en-US"/>
        </w:rPr>
        <w:t>d</w:t>
      </w:r>
      <w:r w:rsidR="004D5DC1" w:rsidRPr="00D831D4">
        <w:rPr>
          <w:rFonts w:ascii="Times New Roman" w:hAnsi="Times New Roman" w:cs="Times New Roman"/>
          <w:sz w:val="24"/>
          <w:lang w:val="en-US"/>
        </w:rPr>
        <w:t xml:space="preserve">eep </w:t>
      </w:r>
      <w:proofErr w:type="spellStart"/>
      <w:r w:rsidR="004D5DC1" w:rsidRPr="00D831D4">
        <w:rPr>
          <w:rFonts w:ascii="Times New Roman" w:hAnsi="Times New Roman" w:cs="Times New Roman"/>
          <w:sz w:val="24"/>
          <w:lang w:val="en-US"/>
        </w:rPr>
        <w:t>autoencoder</w:t>
      </w:r>
      <w:r>
        <w:rPr>
          <w:rFonts w:ascii="Times New Roman" w:hAnsi="Times New Roman" w:cs="Times New Roman"/>
          <w:sz w:val="24"/>
          <w:lang w:val="en-US"/>
        </w:rPr>
        <w:t>s</w:t>
      </w:r>
      <w:proofErr w:type="spellEnd"/>
      <w:r w:rsidR="004D5DC1" w:rsidRPr="00D831D4">
        <w:rPr>
          <w:rFonts w:ascii="Times New Roman" w:hAnsi="Times New Roman" w:cs="Times New Roman"/>
          <w:sz w:val="24"/>
          <w:lang w:val="en-US"/>
        </w:rPr>
        <w:t xml:space="preserve"> along with Laplacian </w:t>
      </w:r>
      <w:proofErr w:type="spellStart"/>
      <w:r w:rsidR="004D5DC1" w:rsidRPr="00D831D4">
        <w:rPr>
          <w:rFonts w:ascii="Times New Roman" w:hAnsi="Times New Roman" w:cs="Times New Roman"/>
          <w:sz w:val="24"/>
          <w:lang w:val="en-US"/>
        </w:rPr>
        <w:t>Eigenmaps</w:t>
      </w:r>
      <w:proofErr w:type="spellEnd"/>
      <w:r w:rsidR="004D5DC1" w:rsidRPr="00D831D4">
        <w:rPr>
          <w:rFonts w:ascii="Times New Roman" w:hAnsi="Times New Roman" w:cs="Times New Roman"/>
          <w:sz w:val="24"/>
          <w:lang w:val="en-US"/>
        </w:rPr>
        <w:t xml:space="preserve"> (</w:t>
      </w:r>
      <w:r w:rsidR="004D5DC1" w:rsidRPr="00D831D4">
        <w:rPr>
          <w:rFonts w:ascii="Times New Roman" w:hAnsi="Times New Roman" w:cs="Times New Roman"/>
          <w:sz w:val="24"/>
          <w:szCs w:val="24"/>
          <w:lang w:val="en-US"/>
        </w:rPr>
        <w:t>Matrix factorization-based)</w:t>
      </w:r>
      <w:r w:rsidR="004D5DC1">
        <w:rPr>
          <w:rFonts w:ascii="Times New Roman" w:hAnsi="Times New Roman" w:cs="Times New Roman"/>
          <w:sz w:val="24"/>
          <w:szCs w:val="24"/>
          <w:lang w:val="en-US"/>
        </w:rPr>
        <w:t xml:space="preserve"> </w:t>
      </w:r>
      <w:r w:rsidR="004D5DC1">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004D5DC1">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sidR="004D5DC1">
        <w:rPr>
          <w:rFonts w:ascii="Times New Roman" w:hAnsi="Times New Roman" w:cs="Times New Roman"/>
          <w:sz w:val="24"/>
          <w:szCs w:val="24"/>
          <w:lang w:val="en-US"/>
        </w:rPr>
        <w:fldChar w:fldCharType="end"/>
      </w:r>
      <w:r w:rsidR="004D5DC1">
        <w:rPr>
          <w:rFonts w:ascii="Times New Roman" w:hAnsi="Times New Roman" w:cs="Times New Roman"/>
          <w:sz w:val="24"/>
          <w:szCs w:val="24"/>
          <w:lang w:val="en-US"/>
        </w:rPr>
        <w:t xml:space="preserve">, which simultaneously optimizes the first-order and second-order proximity. The learned representations </w:t>
      </w:r>
      <w:r w:rsidR="004D5DC1" w:rsidRPr="009F72B6">
        <w:rPr>
          <w:rFonts w:ascii="Times New Roman" w:hAnsi="Times New Roman" w:cs="Times New Roman"/>
          <w:sz w:val="24"/>
          <w:szCs w:val="24"/>
          <w:highlight w:val="yellow"/>
          <w:lang w:val="en-US"/>
        </w:rPr>
        <w:t>preserve the local and global network structure</w:t>
      </w:r>
      <w:r w:rsidR="004D5DC1">
        <w:rPr>
          <w:rFonts w:ascii="Times New Roman" w:hAnsi="Times New Roman" w:cs="Times New Roman"/>
          <w:sz w:val="24"/>
          <w:szCs w:val="24"/>
          <w:lang w:val="en-US"/>
        </w:rPr>
        <w:t>.</w:t>
      </w:r>
    </w:p>
    <w:p w:rsidR="002A0E5D" w:rsidRDefault="004D5DC1" w:rsidP="00C87261">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lastRenderedPageBreak/>
        <w:t xml:space="preserve">Laplacian </w:t>
      </w:r>
      <w:proofErr w:type="spellStart"/>
      <w:r w:rsidRPr="004D5DC1">
        <w:rPr>
          <w:rFonts w:ascii="Times New Roman" w:hAnsi="Times New Roman" w:cs="Times New Roman"/>
          <w:sz w:val="24"/>
          <w:lang w:val="en-US"/>
        </w:rPr>
        <w:t>Eigenmaps</w:t>
      </w:r>
      <w:proofErr w:type="spellEnd"/>
      <w:r w:rsidRPr="004D5DC1">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941286" w:rsidRDefault="00941286" w:rsidP="00C87261">
      <w:pPr>
        <w:pStyle w:val="ListParagraph"/>
        <w:spacing w:after="0"/>
        <w:ind w:left="360"/>
        <w:rPr>
          <w:rFonts w:ascii="Times New Roman" w:hAnsi="Times New Roman" w:cs="Times New Roman"/>
          <w:sz w:val="24"/>
          <w:lang w:val="en-US"/>
        </w:rPr>
      </w:pPr>
    </w:p>
    <w:p w:rsidR="002A0E5D" w:rsidRDefault="002A0E5D" w:rsidP="00941286">
      <w:pPr>
        <w:pStyle w:val="ListParagraph"/>
        <w:numPr>
          <w:ilvl w:val="0"/>
          <w:numId w:val="20"/>
        </w:numPr>
        <w:spacing w:after="0"/>
        <w:ind w:left="360"/>
        <w:rPr>
          <w:rFonts w:ascii="Times New Roman" w:hAnsi="Times New Roman" w:cs="Times New Roman"/>
          <w:sz w:val="24"/>
          <w:lang w:val="en-US"/>
        </w:rPr>
      </w:pPr>
      <w:r w:rsidRPr="002A0E5D">
        <w:rPr>
          <w:rFonts w:ascii="Times New Roman" w:hAnsi="Times New Roman" w:cs="Times New Roman"/>
          <w:sz w:val="24"/>
          <w:lang w:val="en-US"/>
        </w:rPr>
        <w:t>V</w:t>
      </w:r>
      <w:r w:rsidR="00941286">
        <w:rPr>
          <w:rFonts w:ascii="Times New Roman" w:hAnsi="Times New Roman" w:cs="Times New Roman"/>
          <w:sz w:val="24"/>
          <w:lang w:val="en-US"/>
        </w:rPr>
        <w:t>G</w:t>
      </w:r>
      <w:r w:rsidRPr="002A0E5D">
        <w:rPr>
          <w:rFonts w:ascii="Times New Roman" w:hAnsi="Times New Roman" w:cs="Times New Roman"/>
          <w:sz w:val="24"/>
          <w:lang w:val="en-US"/>
        </w:rPr>
        <w:t>AE</w:t>
      </w:r>
    </w:p>
    <w:p w:rsidR="00D00505" w:rsidRDefault="00D00505" w:rsidP="00941286">
      <w:pPr>
        <w:pStyle w:val="ListParagraph"/>
        <w:spacing w:after="0"/>
        <w:ind w:left="36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w:t>
      </w:r>
      <w:proofErr w:type="spellStart"/>
      <w:r>
        <w:rPr>
          <w:rFonts w:ascii="Times New Roman" w:hAnsi="Times New Roman" w:cs="Times New Roman"/>
          <w:sz w:val="24"/>
          <w:lang w:val="en-US"/>
        </w:rPr>
        <w:t>variational</w:t>
      </w:r>
      <w:proofErr w:type="spellEnd"/>
    </w:p>
    <w:p w:rsidR="002A0E5D" w:rsidRDefault="002A0E5D"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 xml:space="preserve">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941286">
      <w:pPr>
        <w:pStyle w:val="ListParagraph"/>
        <w:spacing w:after="0"/>
        <w:ind w:left="36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bookmarkEnd w:id="0"/>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lang w:val="en-US"/>
        </w:rPr>
        <w:t>Autoencoders</w:t>
      </w:r>
      <w:proofErr w:type="spellEnd"/>
      <w:r w:rsidRPr="001B6A75">
        <w:rPr>
          <w:rFonts w:ascii="Times New Roman" w:hAnsi="Times New Roman" w:cs="Times New Roman"/>
          <w:sz w:val="24"/>
          <w:lang w:val="en-US"/>
        </w:rPr>
        <w:t xml:space="preserve">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DF617F" w:rsidP="00A05366">
      <w:pPr>
        <w:rPr>
          <w:rFonts w:ascii="Times New Roman" w:hAnsi="Times New Roman" w:cs="Times New Roman"/>
          <w:sz w:val="24"/>
          <w:lang w:val="en-US"/>
        </w:rPr>
      </w:pPr>
      <w:hyperlink r:id="rId16"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proofErr w:type="spellStart"/>
      <w:r w:rsidRPr="001B6A75">
        <w:rPr>
          <w:rFonts w:ascii="Times New Roman" w:hAnsi="Times New Roman" w:cs="Times New Roman"/>
          <w:sz w:val="24"/>
          <w:highlight w:val="yellow"/>
          <w:lang w:val="en-US"/>
        </w:rPr>
        <w:t>Autoencoders</w:t>
      </w:r>
      <w:proofErr w:type="spellEnd"/>
      <w:r w:rsidRPr="001B6A75">
        <w:rPr>
          <w:rFonts w:ascii="Times New Roman" w:hAnsi="Times New Roman" w:cs="Times New Roman"/>
          <w:sz w:val="24"/>
          <w:highlight w:val="yellow"/>
          <w:lang w:val="en-US"/>
        </w:rPr>
        <w:t xml:space="preserve"> are </w:t>
      </w:r>
      <w:proofErr w:type="spellStart"/>
      <w:r w:rsidRPr="001B6A75">
        <w:rPr>
          <w:rFonts w:ascii="Times New Roman" w:hAnsi="Times New Roman" w:cs="Times New Roman"/>
          <w:sz w:val="24"/>
          <w:highlight w:val="yellow"/>
          <w:lang w:val="en-US"/>
        </w:rPr>
        <w:t>lossy</w:t>
      </w:r>
      <w:proofErr w:type="spellEnd"/>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FD021A">
      <w:pPr>
        <w:pStyle w:val="Heading3"/>
        <w:rPr>
          <w:lang w:val="en-US"/>
        </w:rPr>
      </w:pPr>
      <w:r w:rsidRPr="004D5DC1">
        <w:rPr>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proofErr w:type="spellStart"/>
      <w:r w:rsidRPr="006378E5">
        <w:rPr>
          <w:rFonts w:ascii="Times New Roman" w:hAnsi="Times New Roman" w:cs="Times New Roman"/>
          <w:sz w:val="24"/>
          <w:lang w:val="en-US"/>
        </w:rPr>
        <w:t>GraRep</w:t>
      </w:r>
      <w:proofErr w:type="spellEnd"/>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C0798F" w:rsidRPr="00C0798F" w:rsidRDefault="00C0798F" w:rsidP="00C0798F">
      <w:pPr>
        <w:pStyle w:val="Heading2"/>
        <w:rPr>
          <w:rFonts w:ascii="Times New Roman" w:hAnsi="Times New Roman" w:cs="Times New Roman"/>
          <w:lang w:val="en-US"/>
        </w:rPr>
      </w:pPr>
      <w:r>
        <w:rPr>
          <w:rFonts w:ascii="Times New Roman" w:hAnsi="Times New Roman" w:cs="Times New Roman"/>
          <w:highlight w:val="yellow"/>
          <w:lang w:val="en-US"/>
        </w:rPr>
        <w:lastRenderedPageBreak/>
        <w:t>Effects of hyper-parameters</w:t>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w:t>
      </w:r>
      <w:proofErr w:type="spellStart"/>
      <w:r w:rsidRPr="004D5DC1">
        <w:rPr>
          <w:rFonts w:ascii="Times New Roman" w:hAnsi="Times New Roman" w:cs="Times New Roman"/>
          <w:bCs/>
          <w:color w:val="202124"/>
          <w:sz w:val="24"/>
          <w:szCs w:val="24"/>
          <w:shd w:val="clear" w:color="auto" w:fill="FFFFFF"/>
        </w:rPr>
        <w:t>Deepwalk</w:t>
      </w:r>
      <w:proofErr w:type="spellEnd"/>
      <w:r w:rsidRPr="004D5DC1">
        <w:rPr>
          <w:rFonts w:ascii="Times New Roman" w:hAnsi="Times New Roman" w:cs="Times New Roman"/>
          <w:bCs/>
          <w:color w:val="202124"/>
          <w:sz w:val="24"/>
          <w:szCs w:val="24"/>
          <w:shd w:val="clear" w:color="auto" w:fill="FFFFFF"/>
        </w:rPr>
        <w:t xml:space="preserve">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w:t>
      </w:r>
      <w:r w:rsidR="00D724E7">
        <w:rPr>
          <w:rFonts w:ascii="Times New Roman" w:hAnsi="Times New Roman" w:cs="Times New Roman"/>
          <w:i/>
          <w:sz w:val="24"/>
          <w:lang w:val="en-US"/>
        </w:rPr>
        <w:t xml:space="preserve"> iterations </w:t>
      </w:r>
    </w:p>
    <w:p w:rsidR="00D724E7" w:rsidRDefault="00D724E7" w:rsidP="002974F1">
      <w:pPr>
        <w:pStyle w:val="ListParagraph"/>
        <w:ind w:left="0"/>
        <w:rPr>
          <w:rFonts w:ascii="Times New Roman" w:hAnsi="Times New Roman" w:cs="Times New Roman"/>
          <w:i/>
          <w:sz w:val="24"/>
          <w:lang w:val="en-US"/>
        </w:rPr>
      </w:pP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xml:space="preserve">, and two hold-out </w:t>
      </w:r>
      <w:proofErr w:type="spellStart"/>
      <w:r w:rsidR="00BD465C">
        <w:rPr>
          <w:rFonts w:ascii="Times New Roman" w:hAnsi="Times New Roman" w:cs="Times New Roman"/>
          <w:sz w:val="24"/>
          <w:lang w:val="en-US"/>
        </w:rPr>
        <w:t>testsets</w:t>
      </w:r>
      <w:proofErr w:type="spellEnd"/>
      <w:r w:rsidR="00BD465C">
        <w:rPr>
          <w:rFonts w:ascii="Times New Roman" w:hAnsi="Times New Roman" w:cs="Times New Roman"/>
          <w:sz w:val="24"/>
          <w:lang w:val="en-US"/>
        </w:rPr>
        <w:t xml:space="preserve">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84419">
        <w:rPr>
          <w:rFonts w:ascii="Times New Roman" w:hAnsi="Times New Roman" w:cs="Times New Roman"/>
          <w:sz w:val="24"/>
          <w:lang w:val="en-US"/>
        </w:rPr>
        <w:t xml:space="preserve"> IAV, 15, 644</w:t>
      </w:r>
      <w:r w:rsidR="00F91DCE">
        <w:rPr>
          <w:rFonts w:ascii="Times New Roman" w:hAnsi="Times New Roman" w:cs="Times New Roman"/>
          <w:sz w:val="24"/>
          <w:lang w:val="en-US"/>
        </w:rPr>
        <w:t xml:space="preserve">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outputs predicted interactions,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 xml:space="preserve">[Network </w:t>
      </w:r>
      <w:proofErr w:type="gramStart"/>
      <w:r w:rsidRPr="007E788B">
        <w:rPr>
          <w:rFonts w:ascii="Times New Roman" w:hAnsi="Times New Roman" w:cs="Times New Roman"/>
          <w:b/>
          <w:sz w:val="24"/>
          <w:highlight w:val="cyan"/>
          <w:lang w:val="en-US"/>
        </w:rPr>
        <w:t>reconstruction]</w:t>
      </w:r>
      <w:r w:rsidR="00E8755D">
        <w:rPr>
          <w:rFonts w:ascii="Times New Roman" w:hAnsi="Times New Roman" w:cs="Times New Roman"/>
          <w:b/>
          <w:sz w:val="24"/>
          <w:lang w:val="en-US"/>
        </w:rPr>
        <w:t>*</w:t>
      </w:r>
      <w:proofErr w:type="gramEnd"/>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416E3B">
              <w:rPr>
                <w:rFonts w:ascii="Calibri" w:eastAsia="Times New Roman" w:hAnsi="Calibri" w:cs="Times New Roman"/>
                <w:color w:val="000000"/>
                <w:highlight w:val="lightGray"/>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416E3B" w:rsidRDefault="00235411" w:rsidP="00E92E0B">
            <w:pPr>
              <w:spacing w:after="0" w:line="240" w:lineRule="auto"/>
              <w:rPr>
                <w:rFonts w:ascii="Calibri" w:eastAsia="Times New Roman" w:hAnsi="Calibri" w:cs="Times New Roman"/>
                <w:color w:val="000000"/>
                <w:highlight w:val="lightGray"/>
                <w:lang w:eastAsia="en-SG"/>
              </w:rPr>
            </w:pPr>
            <w:r w:rsidRPr="00416E3B">
              <w:rPr>
                <w:rFonts w:ascii="Calibri" w:eastAsia="Times New Roman" w:hAnsi="Calibri" w:cs="Times New Roman"/>
                <w:color w:val="000000"/>
                <w:highlight w:val="lightGray"/>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proofErr w:type="spellStart"/>
      <w:r>
        <w:rPr>
          <w:rFonts w:ascii="Times New Roman" w:hAnsi="Times New Roman" w:cs="Times New Roman"/>
          <w:sz w:val="24"/>
          <w:lang w:val="en-US"/>
        </w:rPr>
        <w:t>T</w:t>
      </w:r>
      <w:r w:rsidR="000B1369">
        <w:rPr>
          <w:rFonts w:ascii="Times New Roman" w:hAnsi="Times New Roman" w:cs="Times New Roman"/>
          <w:sz w:val="24"/>
          <w:lang w:val="en-US"/>
        </w:rPr>
        <w:t>estset</w:t>
      </w:r>
      <w:proofErr w:type="spellEnd"/>
      <w:r w:rsidR="000B1369">
        <w:rPr>
          <w:rFonts w:ascii="Times New Roman" w:hAnsi="Times New Roman" w:cs="Times New Roman"/>
          <w:sz w:val="24"/>
          <w:lang w:val="en-US"/>
        </w:rPr>
        <w:t xml:space="preserve"> randomly sampled from the hidden portion </w:t>
      </w:r>
      <w:r>
        <w:rPr>
          <w:rFonts w:ascii="Times New Roman" w:hAnsi="Times New Roman" w:cs="Times New Roman"/>
          <w:sz w:val="24"/>
          <w:lang w:val="en-US"/>
        </w:rPr>
        <w:t xml:space="preserve">(pairs that produced different scores on different </w:t>
      </w:r>
      <w:proofErr w:type="spellStart"/>
      <w:r>
        <w:rPr>
          <w:rFonts w:ascii="Times New Roman" w:hAnsi="Times New Roman" w:cs="Times New Roman"/>
          <w:sz w:val="24"/>
          <w:lang w:val="en-US"/>
        </w:rPr>
        <w:t>hvppi</w:t>
      </w:r>
      <w:proofErr w:type="spellEnd"/>
      <w:r>
        <w:rPr>
          <w:rFonts w:ascii="Times New Roman" w:hAnsi="Times New Roman" w:cs="Times New Roman"/>
          <w:sz w:val="24"/>
          <w:lang w:val="en-US"/>
        </w:rPr>
        <w:t xml:space="preserve">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xml:space="preserve">– Not in </w:t>
      </w:r>
      <w:proofErr w:type="spellStart"/>
      <w:r w:rsidR="007E788B" w:rsidRPr="007E788B">
        <w:rPr>
          <w:rFonts w:ascii="Times New Roman" w:hAnsi="Times New Roman" w:cs="Times New Roman"/>
          <w:sz w:val="24"/>
          <w:highlight w:val="yellow"/>
          <w:lang w:val="en-US"/>
        </w:rPr>
        <w:t>edgelist</w:t>
      </w:r>
      <w:proofErr w:type="spellEnd"/>
    </w:p>
    <w:p w:rsidR="00235411" w:rsidRDefault="00DF617F" w:rsidP="00E8755D">
      <w:pPr>
        <w:pStyle w:val="ListParagraph"/>
        <w:ind w:left="360"/>
        <w:rPr>
          <w:rStyle w:val="Hyperlink"/>
          <w:rFonts w:ascii="Times New Roman" w:hAnsi="Times New Roman" w:cs="Times New Roman"/>
          <w:sz w:val="24"/>
          <w:lang w:val="en-US"/>
        </w:rPr>
      </w:pPr>
      <w:hyperlink r:id="rId17"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proofErr w:type="spellStart"/>
      <w:r w:rsidRPr="00BD465C">
        <w:rPr>
          <w:rFonts w:ascii="Times New Roman" w:hAnsi="Times New Roman" w:cs="Times New Roman"/>
          <w:sz w:val="24"/>
          <w:lang w:val="en-US"/>
        </w:rPr>
        <w:t>Negatome</w:t>
      </w:r>
      <w:proofErr w:type="spellEnd"/>
      <w:r w:rsidRPr="00BD465C">
        <w:rPr>
          <w:rFonts w:ascii="Times New Roman" w:hAnsi="Times New Roman" w:cs="Times New Roman"/>
          <w:sz w:val="24"/>
          <w:lang w:val="en-US"/>
        </w:rPr>
        <w:t xml:space="preserv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proofErr w:type="spellStart"/>
      <w:r>
        <w:rPr>
          <w:rFonts w:ascii="Times New Roman" w:hAnsi="Times New Roman" w:cs="Times New Roman"/>
          <w:sz w:val="24"/>
          <w:lang w:val="en-US"/>
        </w:rPr>
        <w:t>Negatome</w:t>
      </w:r>
      <w:proofErr w:type="spellEnd"/>
      <w:r>
        <w:rPr>
          <w:rFonts w:ascii="Times New Roman" w:hAnsi="Times New Roman" w:cs="Times New Roman"/>
          <w:sz w:val="24"/>
          <w:lang w:val="en-US"/>
        </w:rPr>
        <w:t xml:space="preserv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 xml:space="preserve">Performance on dataset constructed based on HVPPI predictions VS experimentally verified datasets (HPIDB and </w:t>
      </w:r>
      <w:proofErr w:type="spellStart"/>
      <w:r w:rsidRPr="00C27102">
        <w:rPr>
          <w:rFonts w:ascii="Times New Roman" w:hAnsi="Times New Roman" w:cs="Times New Roman"/>
          <w:sz w:val="24"/>
          <w:highlight w:val="green"/>
          <w:lang w:val="en-US"/>
        </w:rPr>
        <w:t>Negatome</w:t>
      </w:r>
      <w:proofErr w:type="spellEnd"/>
      <w:r w:rsidRPr="00C27102">
        <w:rPr>
          <w:rFonts w:ascii="Times New Roman" w:hAnsi="Times New Roman" w:cs="Times New Roman"/>
          <w:sz w:val="24"/>
          <w:highlight w:val="green"/>
          <w:lang w:val="en-US"/>
        </w:rPr>
        <w:t>)</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223873">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223873">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1E37B0" w:rsidRPr="00C87261" w:rsidRDefault="00907CD6" w:rsidP="00C87261">
      <w:pPr>
        <w:spacing w:after="0"/>
        <w:rPr>
          <w:lang w:val="en-US"/>
        </w:rPr>
      </w:pPr>
      <w:r>
        <w:rPr>
          <w:lang w:val="en-US"/>
        </w:rPr>
        <w:br w:type="page"/>
      </w: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lastRenderedPageBreak/>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5343EB" w:rsidRPr="0099633F" w:rsidRDefault="000432F2" w:rsidP="0099633F">
      <w:pPr>
        <w:rPr>
          <w:lang w:val="en-US"/>
        </w:rPr>
      </w:pPr>
      <w:r>
        <w:rPr>
          <w:lang w:val="en-US"/>
        </w:rPr>
        <w:br w:type="page"/>
      </w:r>
    </w:p>
    <w:p w:rsidR="0099633F" w:rsidRDefault="0099633F"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lastRenderedPageBreak/>
        <w:t xml:space="preserve">Compute edge </w:t>
      </w:r>
      <w:proofErr w:type="spellStart"/>
      <w:r>
        <w:rPr>
          <w:rFonts w:ascii="Times New Roman" w:hAnsi="Times New Roman" w:cs="Times New Roman"/>
          <w:sz w:val="24"/>
          <w:lang w:val="en-US"/>
        </w:rPr>
        <w:t>embeddings</w:t>
      </w:r>
      <w:proofErr w:type="spellEnd"/>
    </w:p>
    <w:p w:rsidR="0099633F" w:rsidRDefault="0099633F" w:rsidP="0099633F">
      <w:pPr>
        <w:pStyle w:val="ListParagraph"/>
        <w:rPr>
          <w:rFonts w:ascii="Times New Roman" w:hAnsi="Times New Roman" w:cs="Times New Roman"/>
          <w:sz w:val="24"/>
          <w:lang w:val="en-US"/>
        </w:rPr>
      </w:pPr>
      <w:r w:rsidRPr="00404297">
        <w:rPr>
          <w:rFonts w:ascii="Times New Roman" w:hAnsi="Times New Roman" w:cs="Times New Roman"/>
          <w:sz w:val="24"/>
          <w:highlight w:val="lightGray"/>
          <w:lang w:val="en-US"/>
        </w:rPr>
        <w:t>Link prediction requires computation of representation for pairs of nodes</w:t>
      </w:r>
    </w:p>
    <w:p w:rsidR="0099633F" w:rsidRDefault="0099633F" w:rsidP="0099633F">
      <w:pPr>
        <w:pStyle w:val="ListParagraph"/>
        <w:rPr>
          <w:rFonts w:ascii="Times New Roman" w:hAnsi="Times New Roman" w:cs="Times New Roman"/>
          <w:sz w:val="24"/>
          <w:lang w:val="en-US"/>
        </w:rPr>
      </w:pPr>
      <w:r w:rsidRPr="00460955">
        <w:rPr>
          <w:rFonts w:ascii="Times New Roman" w:hAnsi="Times New Roman" w:cs="Times New Roman"/>
          <w:sz w:val="24"/>
          <w:lang w:val="en-US"/>
        </w:rPr>
        <w:t xml:space="preserve">Edge </w:t>
      </w:r>
      <w:proofErr w:type="spellStart"/>
      <w:r w:rsidRPr="00460955">
        <w:rPr>
          <w:rFonts w:ascii="Times New Roman" w:hAnsi="Times New Roman" w:cs="Times New Roman"/>
          <w:sz w:val="24"/>
          <w:lang w:val="en-US"/>
        </w:rPr>
        <w:t>embeddings</w:t>
      </w:r>
      <w:proofErr w:type="spellEnd"/>
      <w:r w:rsidRPr="00460955">
        <w:rPr>
          <w:rFonts w:ascii="Times New Roman" w:hAnsi="Times New Roman" w:cs="Times New Roman"/>
          <w:sz w:val="24"/>
          <w:lang w:val="en-US"/>
        </w:rPr>
        <w:t xml:space="preserve"> – compare between Concatenation, Sum, </w:t>
      </w:r>
      <w:proofErr w:type="spellStart"/>
      <w:r w:rsidRPr="00460955">
        <w:rPr>
          <w:rFonts w:ascii="Times New Roman" w:hAnsi="Times New Roman" w:cs="Times New Roman"/>
          <w:sz w:val="24"/>
          <w:lang w:val="en-US"/>
        </w:rPr>
        <w:t>Hadamard</w:t>
      </w:r>
      <w:proofErr w:type="spellEnd"/>
      <w:r w:rsidRPr="00460955">
        <w:rPr>
          <w:rFonts w:ascii="Times New Roman" w:hAnsi="Times New Roman" w:cs="Times New Roman"/>
          <w:sz w:val="24"/>
          <w:lang w:val="en-US"/>
        </w:rPr>
        <w:t xml:space="preserve"> Product</w:t>
      </w: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sz w:val="24"/>
          <w:lang w:val="en-US"/>
        </w:rPr>
        <w:t xml:space="preserve">(sum and </w:t>
      </w:r>
      <w:proofErr w:type="spellStart"/>
      <w:r>
        <w:rPr>
          <w:rFonts w:ascii="Times New Roman" w:hAnsi="Times New Roman" w:cs="Times New Roman"/>
          <w:sz w:val="24"/>
          <w:lang w:val="en-US"/>
        </w:rPr>
        <w:t>hadamard</w:t>
      </w:r>
      <w:proofErr w:type="spellEnd"/>
      <w:r>
        <w:rPr>
          <w:rFonts w:ascii="Times New Roman" w:hAnsi="Times New Roman" w:cs="Times New Roman"/>
          <w:sz w:val="24"/>
          <w:lang w:val="en-US"/>
        </w:rPr>
        <w:t xml:space="preserve"> product – keep original dimensions)</w:t>
      </w:r>
    </w:p>
    <w:p w:rsidR="0099633F" w:rsidRDefault="0099633F" w:rsidP="0099633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 xml:space="preserve">[Plot </w:t>
      </w:r>
      <w:proofErr w:type="spellStart"/>
      <w:r w:rsidRPr="00761FE9">
        <w:rPr>
          <w:rFonts w:ascii="Times New Roman" w:hAnsi="Times New Roman" w:cs="Times New Roman"/>
          <w:sz w:val="24"/>
          <w:highlight w:val="yellow"/>
          <w:lang w:val="en-US"/>
        </w:rPr>
        <w:t>embeddings</w:t>
      </w:r>
      <w:proofErr w:type="spellEnd"/>
      <w:r w:rsidRPr="00761FE9">
        <w:rPr>
          <w:rFonts w:ascii="Times New Roman" w:hAnsi="Times New Roman" w:cs="Times New Roman"/>
          <w:sz w:val="24"/>
          <w:highlight w:val="yellow"/>
          <w:lang w:val="en-US"/>
        </w:rPr>
        <w:t>?</w:t>
      </w:r>
      <w:r>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99633F" w:rsidRP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rPr>
          <w:rFonts w:ascii="Times New Roman" w:hAnsi="Times New Roman" w:cs="Times New Roman"/>
          <w:sz w:val="24"/>
          <w:lang w:val="en-US"/>
        </w:rPr>
      </w:pPr>
      <w:r>
        <w:rPr>
          <w:rFonts w:ascii="Times New Roman" w:hAnsi="Times New Roman" w:cs="Times New Roman"/>
          <w:noProof/>
          <w:sz w:val="24"/>
          <w:lang w:eastAsia="en-SG"/>
        </w:rPr>
        <w:drawing>
          <wp:inline distT="0" distB="0" distL="0" distR="0" wp14:anchorId="6745AA6E">
            <wp:extent cx="4584700" cy="2755900"/>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99633F" w:rsidRDefault="0099633F" w:rsidP="0099633F">
      <w:pPr>
        <w:pStyle w:val="ListParagraph"/>
        <w:rPr>
          <w:rFonts w:ascii="Times New Roman" w:hAnsi="Times New Roman" w:cs="Times New Roman"/>
          <w:sz w:val="24"/>
          <w:lang w:val="en-US"/>
        </w:rPr>
      </w:pPr>
    </w:p>
    <w:p w:rsidR="00E221D5" w:rsidRPr="007223BE" w:rsidRDefault="00E221D5" w:rsidP="00E221D5">
      <w:pPr>
        <w:pStyle w:val="ListParagraph"/>
        <w:numPr>
          <w:ilvl w:val="0"/>
          <w:numId w:val="2"/>
        </w:numPr>
        <w:rPr>
          <w:rFonts w:ascii="Times New Roman" w:hAnsi="Times New Roman" w:cs="Times New Roman"/>
          <w:sz w:val="24"/>
          <w:lang w:val="en-US"/>
        </w:rPr>
      </w:pPr>
      <w:r w:rsidRPr="007223BE">
        <w:rPr>
          <w:rFonts w:ascii="Times New Roman" w:hAnsi="Times New Roman" w:cs="Times New Roman"/>
          <w:sz w:val="24"/>
          <w:lang w:val="en-US"/>
        </w:rPr>
        <w:t>Visualization using UMAP</w:t>
      </w:r>
    </w:p>
    <w:p w:rsidR="00527E3C" w:rsidRPr="005F7D9F" w:rsidRDefault="00527E3C" w:rsidP="00527E3C">
      <w:pPr>
        <w:pStyle w:val="ListParagraph"/>
        <w:rPr>
          <w:rFonts w:ascii="Times New Roman" w:hAnsi="Times New Roman" w:cs="Times New Roman"/>
          <w:b/>
          <w:sz w:val="24"/>
          <w:lang w:val="en-US"/>
        </w:rPr>
      </w:pPr>
      <w:r w:rsidRPr="005F7D9F">
        <w:rPr>
          <w:rFonts w:ascii="Times New Roman" w:hAnsi="Times New Roman" w:cs="Times New Roman"/>
          <w:b/>
          <w:sz w:val="24"/>
          <w:lang w:val="en-US"/>
        </w:rPr>
        <w:t>Clustering performance evaluation</w:t>
      </w:r>
    </w:p>
    <w:p w:rsidR="00527E3C" w:rsidRPr="005F7D9F" w:rsidRDefault="00527E3C" w:rsidP="005F7D9F">
      <w:pPr>
        <w:pStyle w:val="ListParagraph"/>
        <w:rPr>
          <w:rFonts w:ascii="Times New Roman" w:hAnsi="Times New Roman" w:cs="Times New Roman"/>
          <w:sz w:val="24"/>
          <w:lang w:val="en-US"/>
        </w:rPr>
      </w:pPr>
      <w:r w:rsidRPr="007223BE">
        <w:rPr>
          <w:rFonts w:ascii="Times New Roman" w:hAnsi="Times New Roman" w:cs="Times New Roman"/>
          <w:sz w:val="24"/>
          <w:lang w:val="en-US"/>
        </w:rPr>
        <w:t>(Higher score means better defined clusters</w:t>
      </w:r>
      <w:r w:rsidR="005F7D9F">
        <w:rPr>
          <w:rFonts w:ascii="Times New Roman" w:hAnsi="Times New Roman" w:cs="Times New Roman"/>
          <w:sz w:val="24"/>
          <w:lang w:val="en-US"/>
        </w:rPr>
        <w:t>, S</w:t>
      </w:r>
      <w:r w:rsidR="005F7D9F" w:rsidRPr="007223BE">
        <w:rPr>
          <w:rFonts w:ascii="Times New Roman" w:hAnsi="Times New Roman" w:cs="Times New Roman"/>
          <w:sz w:val="24"/>
          <w:lang w:val="en-US"/>
        </w:rPr>
        <w:t>core</w:t>
      </w:r>
      <w:r w:rsidR="005F7D9F">
        <w:rPr>
          <w:rFonts w:ascii="Times New Roman" w:hAnsi="Times New Roman" w:cs="Times New Roman"/>
          <w:sz w:val="24"/>
          <w:lang w:val="en-US"/>
        </w:rPr>
        <w:t xml:space="preserve">s are </w:t>
      </w:r>
      <w:r w:rsidR="005F7D9F" w:rsidRPr="007223BE">
        <w:rPr>
          <w:rFonts w:ascii="Times New Roman" w:hAnsi="Times New Roman" w:cs="Times New Roman"/>
          <w:sz w:val="24"/>
          <w:lang w:val="en-US"/>
        </w:rPr>
        <w:t>higher when cluster</w:t>
      </w:r>
      <w:r w:rsidR="005F7D9F">
        <w:rPr>
          <w:rFonts w:ascii="Times New Roman" w:hAnsi="Times New Roman" w:cs="Times New Roman"/>
          <w:sz w:val="24"/>
          <w:lang w:val="en-US"/>
        </w:rPr>
        <w:t>s are dense and well separated)</w:t>
      </w:r>
    </w:p>
    <w:p w:rsidR="00527E3C" w:rsidRPr="007223BE" w:rsidRDefault="00527E3C" w:rsidP="00527E3C">
      <w:pPr>
        <w:pStyle w:val="ListParagraph"/>
        <w:rPr>
          <w:rFonts w:ascii="Times New Roman" w:hAnsi="Times New Roman" w:cs="Times New Roman"/>
          <w:sz w:val="24"/>
          <w:lang w:val="en-US"/>
        </w:rPr>
      </w:pPr>
    </w:p>
    <w:p w:rsidR="00E221D5" w:rsidRPr="007223BE" w:rsidRDefault="00E221D5" w:rsidP="00E221D5">
      <w:pPr>
        <w:pStyle w:val="ListParagraph"/>
        <w:rPr>
          <w:rFonts w:ascii="Times New Roman" w:hAnsi="Times New Roman" w:cs="Times New Roman"/>
          <w:sz w:val="24"/>
          <w:lang w:val="en-US"/>
        </w:rPr>
      </w:pPr>
      <w:r w:rsidRPr="005F7D9F">
        <w:rPr>
          <w:rFonts w:ascii="Times New Roman" w:hAnsi="Times New Roman" w:cs="Times New Roman"/>
          <w:sz w:val="24"/>
          <w:highlight w:val="yellow"/>
          <w:lang w:val="en-US"/>
        </w:rPr>
        <w:t>Silhouette score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silhouette_score</w:t>
      </w:r>
      <w:proofErr w:type="spellEnd"/>
      <w:r w:rsidRPr="005F7D9F">
        <w:rPr>
          <w:rFonts w:ascii="Times New Roman" w:hAnsi="Times New Roman" w:cs="Times New Roman"/>
          <w:sz w:val="24"/>
          <w:highlight w:val="yellow"/>
          <w:lang w:val="en-US"/>
        </w:rPr>
        <w:t>)</w:t>
      </w:r>
    </w:p>
    <w:p w:rsidR="00E221D5" w:rsidRPr="007223BE" w:rsidRDefault="00DF617F" w:rsidP="00E221D5">
      <w:pPr>
        <w:pStyle w:val="ListParagraph"/>
        <w:rPr>
          <w:rFonts w:ascii="Times New Roman" w:hAnsi="Times New Roman" w:cs="Times New Roman"/>
          <w:sz w:val="24"/>
          <w:lang w:val="en-US"/>
        </w:rPr>
      </w:pPr>
      <w:hyperlink r:id="rId19" w:history="1">
        <w:r w:rsidR="00E221D5" w:rsidRPr="007223BE">
          <w:rPr>
            <w:rStyle w:val="Hyperlink"/>
            <w:rFonts w:ascii="Times New Roman" w:hAnsi="Times New Roman" w:cs="Times New Roman"/>
            <w:sz w:val="24"/>
            <w:lang w:val="en-US"/>
          </w:rPr>
          <w:t>https://scikit-learn.org/stable/modules/generated/sklearn.metrics.silhouette_score.html</w:t>
        </w:r>
      </w:hyperlink>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 bounded between -1 for incorrect clustering and +1 for highly dense clustering</w:t>
      </w:r>
    </w:p>
    <w:p w:rsidR="00527E3C" w:rsidRPr="007223BE" w:rsidRDefault="00527E3C" w:rsidP="00E221D5">
      <w:pPr>
        <w:pStyle w:val="ListParagraph"/>
        <w:rPr>
          <w:rFonts w:ascii="Times New Roman" w:hAnsi="Times New Roman" w:cs="Times New Roman"/>
          <w:sz w:val="24"/>
          <w:lang w:val="en-US"/>
        </w:rPr>
      </w:pPr>
      <w:r w:rsidRPr="007223BE">
        <w:rPr>
          <w:rFonts w:ascii="Times New Roman" w:hAnsi="Times New Roman" w:cs="Times New Roman"/>
          <w:sz w:val="24"/>
          <w:lang w:val="en-US"/>
        </w:rPr>
        <w:t>Scores around zero indicate overlapping clusters</w:t>
      </w:r>
    </w:p>
    <w:p w:rsidR="007223BE" w:rsidRPr="007223BE" w:rsidRDefault="007223BE" w:rsidP="007223BE">
      <w:pPr>
        <w:pStyle w:val="NormalWeb"/>
        <w:shd w:val="clear" w:color="auto" w:fill="FFFFFF"/>
        <w:spacing w:before="0" w:beforeAutospacing="0" w:after="0" w:afterAutospacing="0"/>
        <w:ind w:left="720"/>
        <w:rPr>
          <w:color w:val="212529"/>
        </w:rPr>
      </w:pPr>
      <w:r w:rsidRPr="005F7D9F">
        <w:rPr>
          <w:color w:val="212529"/>
          <w:highlight w:val="lightGray"/>
        </w:rPr>
        <w:t xml:space="preserve">Peter J. </w:t>
      </w:r>
      <w:proofErr w:type="spellStart"/>
      <w:r w:rsidRPr="005F7D9F">
        <w:rPr>
          <w:color w:val="212529"/>
          <w:highlight w:val="lightGray"/>
        </w:rPr>
        <w:t>Rousseeuw</w:t>
      </w:r>
      <w:proofErr w:type="spellEnd"/>
      <w:r w:rsidRPr="005F7D9F">
        <w:rPr>
          <w:color w:val="212529"/>
          <w:highlight w:val="lightGray"/>
        </w:rPr>
        <w:t xml:space="preserve"> (1987). </w:t>
      </w:r>
      <w:hyperlink r:id="rId20" w:history="1">
        <w:r w:rsidRPr="005F7D9F">
          <w:rPr>
            <w:rStyle w:val="Hyperlink"/>
            <w:color w:val="2878A2"/>
            <w:highlight w:val="lightGray"/>
          </w:rPr>
          <w:t>“Silhouettes: a Graphical Aid to the Interpretation and Validation of Cluster Analysis”</w:t>
        </w:r>
      </w:hyperlink>
      <w:r w:rsidRPr="005F7D9F">
        <w:rPr>
          <w:color w:val="212529"/>
          <w:highlight w:val="lightGray"/>
        </w:rPr>
        <w:t> . Computational and Applied Mathematics 20: 53–65.</w:t>
      </w:r>
    </w:p>
    <w:p w:rsidR="007223BE" w:rsidRPr="007223BE" w:rsidRDefault="007223BE" w:rsidP="00E221D5">
      <w:pPr>
        <w:pStyle w:val="ListParagraph"/>
        <w:rPr>
          <w:rFonts w:ascii="Times New Roman" w:hAnsi="Times New Roman" w:cs="Times New Roman"/>
          <w:sz w:val="24"/>
          <w:lang w:val="en-US"/>
        </w:rPr>
      </w:pPr>
    </w:p>
    <w:p w:rsidR="00527E3C" w:rsidRPr="007223BE" w:rsidRDefault="00527E3C" w:rsidP="00527E3C">
      <w:pPr>
        <w:pStyle w:val="ListParagraph"/>
        <w:tabs>
          <w:tab w:val="left" w:pos="3540"/>
        </w:tabs>
        <w:rPr>
          <w:rFonts w:ascii="Times New Roman" w:hAnsi="Times New Roman" w:cs="Times New Roman"/>
          <w:sz w:val="24"/>
          <w:lang w:val="en-US"/>
        </w:rPr>
      </w:pPr>
      <w:proofErr w:type="spellStart"/>
      <w:r w:rsidRPr="005F7D9F">
        <w:rPr>
          <w:rFonts w:ascii="Times New Roman" w:hAnsi="Times New Roman" w:cs="Times New Roman"/>
          <w:sz w:val="24"/>
          <w:highlight w:val="yellow"/>
          <w:lang w:val="en-US"/>
        </w:rPr>
        <w:t>Calinski-Harabasz</w:t>
      </w:r>
      <w:proofErr w:type="spellEnd"/>
      <w:r w:rsidRPr="005F7D9F">
        <w:rPr>
          <w:rFonts w:ascii="Times New Roman" w:hAnsi="Times New Roman" w:cs="Times New Roman"/>
          <w:sz w:val="24"/>
          <w:highlight w:val="yellow"/>
          <w:lang w:val="en-US"/>
        </w:rPr>
        <w:t xml:space="preserve"> Index (</w:t>
      </w:r>
      <w:proofErr w:type="spellStart"/>
      <w:proofErr w:type="gramStart"/>
      <w:r w:rsidRPr="005F7D9F">
        <w:rPr>
          <w:rFonts w:ascii="Times New Roman" w:hAnsi="Times New Roman" w:cs="Times New Roman"/>
          <w:sz w:val="24"/>
          <w:highlight w:val="yellow"/>
          <w:lang w:val="en-US"/>
        </w:rPr>
        <w:t>sklearn.metrics</w:t>
      </w:r>
      <w:proofErr w:type="gramEnd"/>
      <w:r w:rsidRPr="005F7D9F">
        <w:rPr>
          <w:rFonts w:ascii="Times New Roman" w:hAnsi="Times New Roman" w:cs="Times New Roman"/>
          <w:sz w:val="24"/>
          <w:highlight w:val="yellow"/>
          <w:lang w:val="en-US"/>
        </w:rPr>
        <w:t>.calinski_harabasz_score</w:t>
      </w:r>
      <w:proofErr w:type="spellEnd"/>
      <w:r w:rsidRPr="005F7D9F">
        <w:rPr>
          <w:rFonts w:ascii="Times New Roman" w:hAnsi="Times New Roman" w:cs="Times New Roman"/>
          <w:sz w:val="24"/>
          <w:highlight w:val="yellow"/>
          <w:lang w:val="en-US"/>
        </w:rPr>
        <w:t>)</w:t>
      </w:r>
    </w:p>
    <w:p w:rsidR="00527E3C" w:rsidRPr="007223BE" w:rsidRDefault="00527E3C" w:rsidP="00527E3C">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Variance Ratio Criterion</w:t>
      </w:r>
    </w:p>
    <w:p w:rsidR="007223BE" w:rsidRPr="005F7D9F" w:rsidRDefault="007223BE" w:rsidP="005F7D9F">
      <w:pPr>
        <w:pStyle w:val="ListParagraph"/>
        <w:tabs>
          <w:tab w:val="left" w:pos="3540"/>
        </w:tabs>
        <w:rPr>
          <w:rFonts w:ascii="Times New Roman" w:hAnsi="Times New Roman" w:cs="Times New Roman"/>
          <w:sz w:val="24"/>
          <w:lang w:val="en-US"/>
        </w:rPr>
      </w:pPr>
      <w:r w:rsidRPr="007223BE">
        <w:rPr>
          <w:rFonts w:ascii="Times New Roman" w:hAnsi="Times New Roman" w:cs="Times New Roman"/>
          <w:sz w:val="24"/>
          <w:lang w:val="en-US"/>
        </w:rPr>
        <w:t>Ratio of the sum between-clusters dispersion and within-cluster dispersion for all clusters (where dispersion is defined as the sum of distances squared)</w:t>
      </w:r>
    </w:p>
    <w:p w:rsidR="007223BE" w:rsidRPr="007223BE" w:rsidRDefault="007223BE" w:rsidP="007223BE">
      <w:pPr>
        <w:pStyle w:val="NormalWeb"/>
        <w:shd w:val="clear" w:color="auto" w:fill="FFFFFF"/>
        <w:spacing w:before="0" w:beforeAutospacing="0" w:after="0" w:afterAutospacing="0"/>
        <w:ind w:left="720"/>
        <w:rPr>
          <w:color w:val="212529"/>
        </w:rPr>
      </w:pPr>
      <w:proofErr w:type="spellStart"/>
      <w:r w:rsidRPr="005F7D9F">
        <w:rPr>
          <w:color w:val="212529"/>
          <w:highlight w:val="lightGray"/>
        </w:rPr>
        <w:t>Caliński</w:t>
      </w:r>
      <w:proofErr w:type="spellEnd"/>
      <w:r w:rsidRPr="005F7D9F">
        <w:rPr>
          <w:color w:val="212529"/>
          <w:highlight w:val="lightGray"/>
        </w:rPr>
        <w:t xml:space="preserve">, T., &amp; </w:t>
      </w:r>
      <w:proofErr w:type="spellStart"/>
      <w:r w:rsidRPr="005F7D9F">
        <w:rPr>
          <w:color w:val="212529"/>
          <w:highlight w:val="lightGray"/>
        </w:rPr>
        <w:t>Harabasz</w:t>
      </w:r>
      <w:proofErr w:type="spellEnd"/>
      <w:r w:rsidRPr="005F7D9F">
        <w:rPr>
          <w:color w:val="212529"/>
          <w:highlight w:val="lightGray"/>
        </w:rPr>
        <w:t>, J. (1974). </w:t>
      </w:r>
      <w:hyperlink r:id="rId21" w:history="1">
        <w:r w:rsidRPr="005F7D9F">
          <w:rPr>
            <w:rStyle w:val="Hyperlink"/>
            <w:color w:val="2878A2"/>
            <w:highlight w:val="lightGray"/>
          </w:rPr>
          <w:t>“A Dendrite Method for Cluster Analysis”</w:t>
        </w:r>
      </w:hyperlink>
      <w:r w:rsidRPr="005F7D9F">
        <w:rPr>
          <w:color w:val="212529"/>
          <w:highlight w:val="lightGray"/>
        </w:rPr>
        <w:t>. </w:t>
      </w:r>
      <w:hyperlink r:id="rId22" w:history="1">
        <w:r w:rsidRPr="005F7D9F">
          <w:rPr>
            <w:rStyle w:val="Hyperlink"/>
            <w:color w:val="2878A2"/>
            <w:highlight w:val="lightGray"/>
          </w:rPr>
          <w:t>Communications in Statistics-theory and Methods 3: 1-27</w:t>
        </w:r>
      </w:hyperlink>
      <w:r w:rsidRPr="005F7D9F">
        <w:rPr>
          <w:color w:val="212529"/>
          <w:highlight w:val="lightGray"/>
        </w:rPr>
        <w:t>.</w:t>
      </w:r>
    </w:p>
    <w:p w:rsidR="007223BE" w:rsidRPr="007223BE" w:rsidRDefault="007223BE" w:rsidP="007223BE">
      <w:pPr>
        <w:pStyle w:val="ListParagraph"/>
        <w:tabs>
          <w:tab w:val="left" w:pos="3540"/>
        </w:tabs>
        <w:rPr>
          <w:rFonts w:ascii="Times New Roman" w:hAnsi="Times New Roman" w:cs="Times New Roman"/>
          <w:sz w:val="24"/>
          <w:lang w:val="en-US"/>
        </w:rPr>
      </w:pPr>
    </w:p>
    <w:p w:rsidR="00527E3C" w:rsidRPr="007223BE" w:rsidRDefault="00527E3C" w:rsidP="00527E3C">
      <w:pPr>
        <w:pStyle w:val="ListParagraph"/>
        <w:numPr>
          <w:ilvl w:val="0"/>
          <w:numId w:val="26"/>
        </w:numPr>
        <w:rPr>
          <w:rFonts w:ascii="Times New Roman" w:hAnsi="Times New Roman" w:cs="Times New Roman"/>
          <w:sz w:val="24"/>
          <w:lang w:val="en-US"/>
        </w:rPr>
      </w:pPr>
      <w:r w:rsidRPr="007223BE">
        <w:rPr>
          <w:rFonts w:ascii="Times New Roman" w:hAnsi="Times New Roman" w:cs="Times New Roman"/>
          <w:sz w:val="24"/>
          <w:lang w:val="en-US"/>
        </w:rPr>
        <w:t>Both metrics gives generally higher scores for convex clusters (Assigns each observation to a point called the “cluster centroid”. Two observations are said to belong to the same cluster if they share the same cluster centroid</w:t>
      </w:r>
    </w:p>
    <w:p w:rsidR="00527E3C" w:rsidRPr="00527E3C" w:rsidRDefault="00527E3C" w:rsidP="00527E3C">
      <w:pPr>
        <w:pStyle w:val="ListParagraph"/>
        <w:tabs>
          <w:tab w:val="left" w:pos="3540"/>
        </w:tabs>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527E3C" w:rsidRDefault="00527E3C" w:rsidP="00E221D5">
      <w:pPr>
        <w:pStyle w:val="ListParagraph"/>
        <w:rPr>
          <w:rFonts w:ascii="Times New Roman" w:hAnsi="Times New Roman" w:cs="Times New Roman"/>
          <w:sz w:val="24"/>
          <w:lang w:val="en-US"/>
        </w:rPr>
      </w:pPr>
    </w:p>
    <w:p w:rsidR="00D52B0E" w:rsidRDefault="00DF617F" w:rsidP="00E221D5">
      <w:pPr>
        <w:pStyle w:val="ListParagraph"/>
        <w:rPr>
          <w:rFonts w:ascii="Times New Roman" w:hAnsi="Times New Roman" w:cs="Times New Roman"/>
          <w:sz w:val="24"/>
          <w:lang w:val="en-US"/>
        </w:rPr>
      </w:pPr>
      <w:hyperlink r:id="rId23" w:anchor="clustering-performance-evaluation" w:history="1">
        <w:r w:rsidR="00D52B0E" w:rsidRPr="000013E2">
          <w:rPr>
            <w:rStyle w:val="Hyperlink"/>
            <w:rFonts w:ascii="Times New Roman" w:hAnsi="Times New Roman" w:cs="Times New Roman"/>
            <w:sz w:val="24"/>
            <w:lang w:val="en-US"/>
          </w:rPr>
          <w:t>https://scikit-learn.org/stable/modules/clustering.html#clustering-performance-evaluation</w:t>
        </w:r>
      </w:hyperlink>
    </w:p>
    <w:p w:rsidR="005F7D9F" w:rsidRDefault="005F7D9F" w:rsidP="00E221D5">
      <w:pPr>
        <w:pStyle w:val="ListParagraph"/>
        <w:rPr>
          <w:rFonts w:ascii="Times New Roman" w:hAnsi="Times New Roman" w:cs="Times New Roman"/>
          <w:sz w:val="24"/>
          <w:lang w:val="en-US"/>
        </w:rPr>
      </w:pPr>
    </w:p>
    <w:p w:rsidR="005F7D9F" w:rsidRDefault="005F7D9F" w:rsidP="00E221D5">
      <w:pPr>
        <w:pStyle w:val="ListParagraph"/>
        <w:rPr>
          <w:rFonts w:ascii="Times New Roman" w:hAnsi="Times New Roman" w:cs="Times New Roman"/>
          <w:sz w:val="24"/>
          <w:lang w:val="en-US"/>
        </w:rPr>
      </w:pPr>
      <w:r>
        <w:rPr>
          <w:rFonts w:ascii="Times New Roman" w:hAnsi="Times New Roman" w:cs="Times New Roman"/>
          <w:sz w:val="24"/>
          <w:lang w:val="en-US"/>
        </w:rPr>
        <w:t>[Ground truth labels need to be known]</w:t>
      </w:r>
    </w:p>
    <w:p w:rsidR="00527E3C" w:rsidRDefault="00527E3C" w:rsidP="00527E3C">
      <w:pPr>
        <w:pStyle w:val="ListParagraph"/>
        <w:rPr>
          <w:rFonts w:ascii="Times New Roman" w:hAnsi="Times New Roman" w:cs="Times New Roman"/>
          <w:sz w:val="24"/>
          <w:lang w:val="en-US"/>
        </w:rPr>
      </w:pPr>
      <w:r>
        <w:rPr>
          <w:rFonts w:ascii="Times New Roman" w:hAnsi="Times New Roman" w:cs="Times New Roman"/>
          <w:sz w:val="24"/>
          <w:lang w:val="en-US"/>
        </w:rPr>
        <w:t>Homogeneity – each cluster contains only members of a single class</w:t>
      </w:r>
    </w:p>
    <w:p w:rsidR="00E221D5" w:rsidRDefault="00527E3C" w:rsidP="005F7D9F">
      <w:pPr>
        <w:pStyle w:val="ListParagraph"/>
        <w:rPr>
          <w:rFonts w:ascii="Times New Roman" w:hAnsi="Times New Roman" w:cs="Times New Roman"/>
          <w:sz w:val="24"/>
          <w:lang w:val="en-US"/>
        </w:rPr>
      </w:pPr>
      <w:r>
        <w:rPr>
          <w:rFonts w:ascii="Times New Roman" w:hAnsi="Times New Roman" w:cs="Times New Roman"/>
          <w:sz w:val="24"/>
          <w:lang w:val="en-US"/>
        </w:rPr>
        <w:t>Completeness – all members of a given class are assigned to the same cluster</w:t>
      </w:r>
    </w:p>
    <w:p w:rsidR="005F7D9F" w:rsidRPr="005F7D9F" w:rsidRDefault="005F7D9F" w:rsidP="005F7D9F">
      <w:pPr>
        <w:pStyle w:val="ListParagraph"/>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 (effects of hyper-</w:t>
      </w:r>
      <w:proofErr w:type="spellStart"/>
      <w:r w:rsidRPr="00460955">
        <w:rPr>
          <w:rFonts w:ascii="Times New Roman" w:hAnsi="Times New Roman" w:cs="Times New Roman"/>
          <w:sz w:val="24"/>
          <w:lang w:val="en-US"/>
        </w:rPr>
        <w:t>param</w:t>
      </w:r>
      <w:proofErr w:type="spellEnd"/>
      <w:r w:rsidRPr="00460955">
        <w:rPr>
          <w:rFonts w:ascii="Times New Roman" w:hAnsi="Times New Roman" w:cs="Times New Roman"/>
          <w:sz w:val="24"/>
          <w:lang w:val="en-US"/>
        </w:rPr>
        <w:t xml:space="preserve">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w:t>
      </w:r>
      <w:proofErr w:type="spellStart"/>
      <w:r>
        <w:rPr>
          <w:rFonts w:ascii="Times New Roman" w:hAnsi="Times New Roman" w:cs="Times New Roman"/>
          <w:sz w:val="24"/>
          <w:lang w:val="en-US"/>
        </w:rPr>
        <w:t>embeddings</w:t>
      </w:r>
      <w:proofErr w:type="spellEnd"/>
      <w:r>
        <w:rPr>
          <w:rFonts w:ascii="Times New Roman" w:hAnsi="Times New Roman" w:cs="Times New Roman"/>
          <w:sz w:val="24"/>
          <w:lang w:val="en-US"/>
        </w:rPr>
        <w:t>]</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947C41" w:rsidP="0048445B">
      <w:pPr>
        <w:pStyle w:val="ListParagraph"/>
        <w:rPr>
          <w:rFonts w:ascii="Times New Roman" w:hAnsi="Times New Roman" w:cs="Times New Roman"/>
          <w:sz w:val="24"/>
          <w:lang w:val="en-US"/>
        </w:rPr>
      </w:pPr>
      <w:r>
        <w:rPr>
          <w:rFonts w:ascii="Times New Roman" w:hAnsi="Times New Roman" w:cs="Times New Roman"/>
          <w:sz w:val="24"/>
          <w:lang w:val="en-US"/>
        </w:rPr>
        <w:t>(Using LINE algorithm to demonstrate)</w:t>
      </w:r>
    </w:p>
    <w:p w:rsidR="0048445B" w:rsidRPr="0048445B" w:rsidRDefault="0048445B" w:rsidP="0048445B">
      <w:pPr>
        <w:pStyle w:val="ListParagraph"/>
        <w:rPr>
          <w:rFonts w:ascii="Times New Roman" w:hAnsi="Times New Roman" w:cs="Times New Roman"/>
          <w:sz w:val="24"/>
          <w:lang w:val="en-US"/>
        </w:rPr>
      </w:pPr>
    </w:p>
    <w:p w:rsidR="00FC53FD"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Comparison to protein embedding</w:t>
      </w:r>
    </w:p>
    <w:p w:rsidR="0099633F" w:rsidRDefault="0099633F" w:rsidP="0099633F">
      <w:pPr>
        <w:pStyle w:val="ListParagraph"/>
        <w:rPr>
          <w:rFonts w:ascii="Times New Roman" w:hAnsi="Times New Roman" w:cs="Times New Roman"/>
          <w:sz w:val="24"/>
          <w:lang w:val="en-US"/>
        </w:rPr>
      </w:pPr>
    </w:p>
    <w:p w:rsidR="0099633F" w:rsidRDefault="0099633F" w:rsidP="0099633F">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Performance on unbalanced dataset</w:t>
      </w:r>
    </w:p>
    <w:p w:rsidR="0099633F" w:rsidRPr="0099633F" w:rsidRDefault="0099633F" w:rsidP="0099633F">
      <w:pPr>
        <w:pStyle w:val="ListParagraph"/>
        <w:rPr>
          <w:rFonts w:ascii="Times New Roman" w:hAnsi="Times New Roman" w:cs="Times New Roman"/>
          <w:sz w:val="24"/>
          <w:lang w:val="en-US"/>
        </w:rPr>
      </w:pPr>
    </w:p>
    <w:p w:rsidR="0099633F" w:rsidRPr="0099633F" w:rsidRDefault="0099633F" w:rsidP="0099633F">
      <w:pPr>
        <w:pStyle w:val="ListParagraph"/>
        <w:rPr>
          <w:rFonts w:ascii="Times New Roman" w:hAnsi="Times New Roman" w:cs="Times New Roman"/>
          <w:sz w:val="24"/>
          <w:lang w:val="en-US"/>
        </w:rPr>
      </w:pPr>
    </w:p>
    <w:p w:rsidR="0099633F"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w:t>
      </w:r>
      <w:r w:rsidR="0099633F">
        <w:rPr>
          <w:rFonts w:ascii="Times New Roman" w:hAnsi="Times New Roman" w:cs="Times New Roman"/>
          <w:sz w:val="24"/>
          <w:lang w:val="en-US"/>
        </w:rPr>
        <w:t>?</w:t>
      </w:r>
      <w:r>
        <w:rPr>
          <w:rFonts w:ascii="Times New Roman" w:hAnsi="Times New Roman" w:cs="Times New Roman"/>
          <w:sz w:val="24"/>
          <w:lang w:val="en-US"/>
        </w:rPr>
        <w:t xml:space="preserve"> (e.g. degree, clustering)</w:t>
      </w:r>
    </w:p>
    <w:p w:rsidR="00482AB8" w:rsidRPr="00482AB8" w:rsidRDefault="00344BFD" w:rsidP="0099633F">
      <w:pPr>
        <w:pStyle w:val="ListParagraph"/>
        <w:rPr>
          <w:rFonts w:ascii="Times New Roman" w:hAnsi="Times New Roman" w:cs="Times New Roman"/>
          <w:sz w:val="24"/>
          <w:lang w:val="en-US"/>
        </w:rPr>
      </w:pPr>
      <w:r>
        <w:rPr>
          <w:rFonts w:ascii="Times New Roman" w:hAnsi="Times New Roman" w:cs="Times New Roman"/>
          <w:sz w:val="24"/>
          <w:lang w:val="en-US"/>
        </w:rPr>
        <w:t>[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8630EB" w:rsidRPr="008060DB" w:rsidRDefault="008630EB" w:rsidP="008630EB">
      <w:pPr>
        <w:rPr>
          <w:rFonts w:cstheme="minorHAnsi"/>
          <w:sz w:val="24"/>
          <w:lang w:val="en-US"/>
        </w:rPr>
      </w:pPr>
      <w:r w:rsidRPr="008060DB">
        <w:rPr>
          <w:rFonts w:cstheme="minorHAnsi"/>
          <w:sz w:val="24"/>
          <w:lang w:val="en-US"/>
        </w:rPr>
        <w:t xml:space="preserve">Clustering PPI networks </w:t>
      </w:r>
    </w:p>
    <w:p w:rsidR="008630EB" w:rsidRPr="008630EB" w:rsidRDefault="008630EB" w:rsidP="008630EB">
      <w:pPr>
        <w:pStyle w:val="ListParagraph"/>
        <w:numPr>
          <w:ilvl w:val="0"/>
          <w:numId w:val="35"/>
        </w:numPr>
        <w:rPr>
          <w:rFonts w:cstheme="minorHAnsi"/>
          <w:sz w:val="24"/>
          <w:lang w:val="en-US"/>
        </w:rPr>
      </w:pPr>
      <w:r w:rsidRPr="00A86995">
        <w:rPr>
          <w:rFonts w:cstheme="minorHAnsi"/>
          <w:sz w:val="24"/>
          <w:lang w:val="en-US"/>
        </w:rPr>
        <w:t>Proteins interacting with each other often participates in the same biological processes or can be associated with specific biological functions being strongly related</w:t>
      </w:r>
      <w:r>
        <w:rPr>
          <w:rFonts w:cstheme="minorHAnsi"/>
          <w:sz w:val="24"/>
          <w:lang w:val="en-US"/>
        </w:rPr>
        <w:t xml:space="preserve"> </w:t>
      </w:r>
      <w:r w:rsidRPr="00D56339">
        <w:rPr>
          <w:rFonts w:cstheme="minorHAnsi"/>
          <w:sz w:val="24"/>
          <w:highlight w:val="lightGray"/>
          <w:lang w:val="en-US"/>
        </w:rPr>
        <w:t>{</w:t>
      </w:r>
      <w:proofErr w:type="spellStart"/>
      <w:r w:rsidRPr="00D56339">
        <w:rPr>
          <w:rFonts w:cstheme="minorHAnsi"/>
          <w:sz w:val="24"/>
          <w:highlight w:val="lightGray"/>
          <w:lang w:val="en-US"/>
        </w:rPr>
        <w:t>Tornow</w:t>
      </w:r>
      <w:proofErr w:type="spellEnd"/>
      <w:r w:rsidRPr="00D56339">
        <w:rPr>
          <w:rFonts w:cstheme="minorHAnsi"/>
          <w:sz w:val="24"/>
          <w:highlight w:val="lightGray"/>
          <w:lang w:val="en-US"/>
        </w:rPr>
        <w:t>, 2003 #52}</w:t>
      </w:r>
      <w:r>
        <w:rPr>
          <w:rFonts w:cstheme="minorHAnsi"/>
          <w:sz w:val="24"/>
          <w:lang w:val="en-US"/>
        </w:rPr>
        <w:t xml:space="preserve"> (i.e., more similar, shorter distance between proteins) </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proofErr w:type="spellStart"/>
      <w:r w:rsidRPr="00B954BF">
        <w:rPr>
          <w:rFonts w:ascii="Times New Roman" w:hAnsi="Times New Roman" w:cs="Times New Roman"/>
          <w:b/>
          <w:sz w:val="24"/>
          <w:lang w:val="en-US"/>
        </w:rPr>
        <w:t>Deepwalk</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CE3592" w:rsidRDefault="000F331F" w:rsidP="00125D40">
      <w:pPr>
        <w:pStyle w:val="ListParagraph"/>
        <w:numPr>
          <w:ilvl w:val="0"/>
          <w:numId w:val="17"/>
        </w:numPr>
        <w:spacing w:after="0"/>
        <w:rPr>
          <w:rFonts w:ascii="Times New Roman" w:hAnsi="Times New Roman" w:cs="Times New Roman"/>
          <w:sz w:val="24"/>
          <w:highlight w:val="yellow"/>
          <w:lang w:val="en-US"/>
        </w:rPr>
      </w:pPr>
      <w:r w:rsidRPr="00CE3592">
        <w:rPr>
          <w:rFonts w:ascii="Times New Roman" w:hAnsi="Times New Roman" w:cs="Times New Roman"/>
          <w:sz w:val="24"/>
          <w:highlight w:val="yellow"/>
          <w:lang w:val="en-US"/>
        </w:rPr>
        <w:t xml:space="preserve">After optimizing the loss functions (defined separately to preserve the first-order and second-order proximity), LINE directly concatenates the representations, which is sub-optimal than jointly optimizing them in SDNE </w:t>
      </w:r>
      <w:r w:rsidRPr="00CE3592">
        <w:rPr>
          <w:rFonts w:ascii="Times New Roman" w:hAnsi="Times New Roman" w:cs="Times New Roman"/>
          <w:sz w:val="24"/>
          <w:highlight w:val="yellow"/>
          <w:lang w:val="en-US"/>
        </w:rPr>
        <w:fldChar w:fldCharType="begin"/>
      </w:r>
      <w:r w:rsidR="009D58DB" w:rsidRPr="00CE3592">
        <w:rPr>
          <w:rFonts w:ascii="Times New Roman" w:hAnsi="Times New Roman" w:cs="Times New Roman"/>
          <w:sz w:val="24"/>
          <w:highlight w:val="yellow"/>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CE3592">
        <w:rPr>
          <w:rFonts w:ascii="Times New Roman" w:hAnsi="Times New Roman" w:cs="Times New Roman"/>
          <w:sz w:val="24"/>
          <w:highlight w:val="yellow"/>
          <w:lang w:val="en-US"/>
        </w:rPr>
        <w:fldChar w:fldCharType="separate"/>
      </w:r>
      <w:r w:rsidR="009D58DB" w:rsidRPr="00CE3592">
        <w:rPr>
          <w:rFonts w:ascii="Times New Roman" w:hAnsi="Times New Roman" w:cs="Times New Roman"/>
          <w:noProof/>
          <w:sz w:val="24"/>
          <w:highlight w:val="yellow"/>
          <w:lang w:val="en-US"/>
        </w:rPr>
        <w:t>\cite{RN10}</w:t>
      </w:r>
      <w:r w:rsidRPr="00CE3592">
        <w:rPr>
          <w:rFonts w:ascii="Times New Roman" w:hAnsi="Times New Roman" w:cs="Times New Roman"/>
          <w:sz w:val="24"/>
          <w:highlight w:val="yellow"/>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CE3592" w:rsidRDefault="000F331F" w:rsidP="00125D40">
      <w:pPr>
        <w:pStyle w:val="ListParagraph"/>
        <w:numPr>
          <w:ilvl w:val="0"/>
          <w:numId w:val="11"/>
        </w:numPr>
        <w:spacing w:after="0"/>
        <w:rPr>
          <w:rFonts w:ascii="Times New Roman" w:hAnsi="Times New Roman" w:cs="Times New Roman"/>
          <w:sz w:val="24"/>
          <w:szCs w:val="24"/>
          <w:highlight w:val="yellow"/>
          <w:lang w:val="en-US"/>
        </w:rPr>
      </w:pPr>
      <w:r w:rsidRPr="00CE3592">
        <w:rPr>
          <w:rFonts w:ascii="Times New Roman" w:hAnsi="Times New Roman" w:cs="Times New Roman"/>
          <w:sz w:val="24"/>
          <w:szCs w:val="24"/>
          <w:highlight w:val="yellow"/>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r>
      <w:proofErr w:type="spellStart"/>
      <w:r w:rsidRPr="00DA46D2">
        <w:rPr>
          <w:rFonts w:ascii="Times New Roman" w:hAnsi="Times New Roman" w:cs="Times New Roman"/>
          <w:b/>
          <w:sz w:val="24"/>
          <w:lang w:val="en-US"/>
        </w:rPr>
        <w:t>GraRep</w:t>
      </w:r>
      <w:proofErr w:type="spellEnd"/>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proofErr w:type="spellStart"/>
      <w:r w:rsidRPr="002548D0">
        <w:rPr>
          <w:rFonts w:ascii="Times New Roman" w:hAnsi="Times New Roman" w:cs="Times New Roman"/>
          <w:b/>
          <w:sz w:val="24"/>
          <w:szCs w:val="24"/>
          <w:lang w:val="en-US"/>
        </w:rPr>
        <w:t>Deepwalk</w:t>
      </w:r>
      <w:proofErr w:type="spellEnd"/>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 xml:space="preserve">Graph </w:t>
      </w:r>
      <w:proofErr w:type="spellStart"/>
      <w:r>
        <w:rPr>
          <w:rFonts w:ascii="Times New Roman" w:hAnsi="Times New Roman" w:cs="Times New Roman"/>
          <w:sz w:val="24"/>
          <w:szCs w:val="24"/>
          <w:lang w:val="en-US"/>
        </w:rPr>
        <w:t>embeddings</w:t>
      </w:r>
      <w:proofErr w:type="spellEnd"/>
      <w:r>
        <w:rPr>
          <w:rFonts w:ascii="Times New Roman" w:hAnsi="Times New Roman" w:cs="Times New Roman"/>
          <w:sz w:val="24"/>
          <w:szCs w:val="24"/>
          <w:lang w:val="en-US"/>
        </w:rPr>
        <w:t xml:space="preserve"> are sensitive to </w:t>
      </w:r>
      <w:proofErr w:type="spellStart"/>
      <w:r>
        <w:rPr>
          <w:rFonts w:ascii="Times New Roman" w:hAnsi="Times New Roman" w:cs="Times New Roman"/>
          <w:sz w:val="24"/>
          <w:szCs w:val="24"/>
          <w:lang w:val="en-US"/>
        </w:rPr>
        <w:t>hyperparameters</w:t>
      </w:r>
      <w:proofErr w:type="spellEnd"/>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w:t>
      </w:r>
      <w:proofErr w:type="spellStart"/>
      <w:r>
        <w:rPr>
          <w:rFonts w:ascii="Times New Roman" w:hAnsi="Times New Roman" w:cs="Times New Roman"/>
          <w:sz w:val="24"/>
          <w:szCs w:val="24"/>
          <w:lang w:val="en-US"/>
        </w:rPr>
        <w:t>param</w:t>
      </w:r>
      <w:proofErr w:type="spellEnd"/>
      <w:r>
        <w:rPr>
          <w:rFonts w:ascii="Times New Roman" w:hAnsi="Times New Roman" w:cs="Times New Roman"/>
          <w:sz w:val="24"/>
          <w:szCs w:val="24"/>
          <w:lang w:val="en-US"/>
        </w:rPr>
        <w:t xml:space="preserve">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Ensemble of graph </w:t>
      </w:r>
      <w:proofErr w:type="spellStart"/>
      <w:r w:rsidRPr="00B46687">
        <w:rPr>
          <w:rFonts w:ascii="Times New Roman" w:hAnsi="Times New Roman" w:cs="Times New Roman"/>
          <w:sz w:val="24"/>
          <w:szCs w:val="24"/>
          <w:lang w:val="en-US"/>
        </w:rPr>
        <w:t>embeddings</w:t>
      </w:r>
      <w:proofErr w:type="spellEnd"/>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 xml:space="preserve">Comparison with protein </w:t>
      </w:r>
      <w:proofErr w:type="spellStart"/>
      <w:r w:rsidRPr="00B46687">
        <w:rPr>
          <w:rFonts w:ascii="Times New Roman" w:hAnsi="Times New Roman" w:cs="Times New Roman"/>
          <w:sz w:val="24"/>
          <w:szCs w:val="24"/>
          <w:lang w:val="en-US"/>
        </w:rPr>
        <w:t>embeddings</w:t>
      </w:r>
      <w:proofErr w:type="spellEnd"/>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BF7191" w:rsidRDefault="00C66F4C">
      <w:pPr>
        <w:rPr>
          <w:rFonts w:ascii="Times New Roman" w:hAnsi="Times New Roman" w:cs="Times New Roman"/>
          <w:sz w:val="24"/>
          <w:lang w:val="en-US"/>
        </w:rPr>
      </w:pPr>
      <w:r w:rsidRPr="000F331F">
        <w:rPr>
          <w:rFonts w:ascii="Times New Roman" w:hAnsi="Times New Roman" w:cs="Times New Roman"/>
          <w:sz w:val="24"/>
          <w:lang w:val="en-US"/>
        </w:rPr>
        <w:t>Expansion to other strains</w:t>
      </w:r>
    </w:p>
    <w:p w:rsidR="00BF7191" w:rsidRDefault="00BF7191" w:rsidP="00BF7191">
      <w:pPr>
        <w:rPr>
          <w:lang w:val="en-US"/>
        </w:rPr>
      </w:pPr>
      <w:r>
        <w:rPr>
          <w:lang w:val="en-US"/>
        </w:rPr>
        <w:br w:type="page"/>
      </w:r>
    </w:p>
    <w:p w:rsidR="00BF7191" w:rsidRDefault="00BF7191" w:rsidP="00BF7191">
      <w:pPr>
        <w:pStyle w:val="Heading1"/>
        <w:rPr>
          <w:lang w:val="en-US"/>
        </w:rPr>
      </w:pPr>
      <w:r>
        <w:rPr>
          <w:lang w:val="en-US"/>
        </w:rPr>
        <w:lastRenderedPageBreak/>
        <w:t>Dataset</w:t>
      </w:r>
    </w:p>
    <w:p w:rsidR="00BF7191" w:rsidRDefault="00BF7191" w:rsidP="00BF7191">
      <w:pPr>
        <w:pStyle w:val="ListParagraph"/>
        <w:numPr>
          <w:ilvl w:val="0"/>
          <w:numId w:val="34"/>
        </w:numPr>
        <w:rPr>
          <w:rFonts w:ascii="Times New Roman" w:hAnsi="Times New Roman" w:cs="Times New Roman"/>
          <w:sz w:val="24"/>
          <w:lang w:val="en-US"/>
        </w:rPr>
      </w:pPr>
      <w:r>
        <w:rPr>
          <w:rFonts w:ascii="Times New Roman" w:hAnsi="Times New Roman" w:cs="Times New Roman"/>
          <w:sz w:val="24"/>
          <w:lang w:val="en-US"/>
        </w:rPr>
        <w:t>Overview of constructed datasets</w:t>
      </w:r>
    </w:p>
    <w:tbl>
      <w:tblPr>
        <w:tblStyle w:val="TableGrid"/>
        <w:tblW w:w="9143" w:type="dxa"/>
        <w:tblInd w:w="-113" w:type="dxa"/>
        <w:tblLayout w:type="fixed"/>
        <w:tblLook w:val="04A0" w:firstRow="1" w:lastRow="0" w:firstColumn="1" w:lastColumn="0" w:noHBand="0" w:noVBand="1"/>
      </w:tblPr>
      <w:tblGrid>
        <w:gridCol w:w="1585"/>
        <w:gridCol w:w="1411"/>
        <w:gridCol w:w="1223"/>
        <w:gridCol w:w="1276"/>
        <w:gridCol w:w="1173"/>
        <w:gridCol w:w="1315"/>
        <w:gridCol w:w="1160"/>
      </w:tblGrid>
      <w:tr w:rsidR="00BF7191" w:rsidRPr="005266BF" w:rsidTr="00290CF6">
        <w:tc>
          <w:tcPr>
            <w:tcW w:w="1585" w:type="dxa"/>
            <w:vMerge w:val="restart"/>
          </w:tcPr>
          <w:p w:rsidR="00BF7191" w:rsidRPr="00BD0B27" w:rsidRDefault="00BF7191" w:rsidP="00290CF6">
            <w:pPr>
              <w:rPr>
                <w:rFonts w:cstheme="minorHAnsi"/>
                <w:sz w:val="20"/>
                <w:szCs w:val="20"/>
                <w:lang w:val="en-US"/>
              </w:rPr>
            </w:pPr>
            <w:r w:rsidRPr="00BD0B27">
              <w:rPr>
                <w:rFonts w:cstheme="minorHAnsi"/>
                <w:sz w:val="20"/>
                <w:szCs w:val="20"/>
                <w:lang w:val="en-US"/>
              </w:rPr>
              <w:t>Data</w:t>
            </w:r>
            <w:r>
              <w:rPr>
                <w:rFonts w:cstheme="minorHAnsi"/>
                <w:sz w:val="20"/>
                <w:szCs w:val="20"/>
                <w:lang w:val="en-US"/>
              </w:rPr>
              <w:t>set</w:t>
            </w:r>
          </w:p>
        </w:tc>
        <w:tc>
          <w:tcPr>
            <w:tcW w:w="5083" w:type="dxa"/>
            <w:gridSpan w:val="4"/>
          </w:tcPr>
          <w:p w:rsidR="00BF7191" w:rsidRPr="00790891" w:rsidRDefault="00BF7191" w:rsidP="00290CF6">
            <w:pPr>
              <w:pStyle w:val="ListParagraph"/>
              <w:ind w:left="0"/>
              <w:rPr>
                <w:rFonts w:cstheme="minorHAnsi"/>
                <w:sz w:val="20"/>
                <w:szCs w:val="20"/>
                <w:highlight w:val="green"/>
                <w:lang w:val="en-US"/>
              </w:rPr>
            </w:pPr>
          </w:p>
        </w:tc>
        <w:tc>
          <w:tcPr>
            <w:tcW w:w="2475" w:type="dxa"/>
            <w:gridSpan w:val="2"/>
          </w:tcPr>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Link Prediction</w:t>
            </w:r>
          </w:p>
          <w:p w:rsidR="00BF7191" w:rsidRPr="009952C4" w:rsidRDefault="00BF7191" w:rsidP="00290CF6">
            <w:pPr>
              <w:pStyle w:val="ListParagraph"/>
              <w:ind w:left="0"/>
              <w:rPr>
                <w:rFonts w:cstheme="minorHAnsi"/>
                <w:sz w:val="20"/>
                <w:szCs w:val="20"/>
                <w:lang w:val="en-US"/>
              </w:rPr>
            </w:pPr>
            <w:r w:rsidRPr="009952C4">
              <w:rPr>
                <w:rFonts w:cstheme="minorHAnsi"/>
                <w:sz w:val="20"/>
                <w:szCs w:val="20"/>
                <w:lang w:val="en-US"/>
              </w:rPr>
              <w:t>(Unbalanced dataset)</w:t>
            </w:r>
            <w:r w:rsidRPr="009952C4">
              <w:rPr>
                <w:rFonts w:cstheme="minorHAnsi"/>
                <w:sz w:val="20"/>
                <w:szCs w:val="20"/>
                <w:vertAlign w:val="superscript"/>
                <w:lang w:val="en-US"/>
              </w:rPr>
              <w:t>5</w:t>
            </w:r>
          </w:p>
        </w:tc>
      </w:tr>
      <w:tr w:rsidR="00BF7191" w:rsidRPr="005266BF" w:rsidTr="00290CF6">
        <w:tc>
          <w:tcPr>
            <w:tcW w:w="1585" w:type="dxa"/>
            <w:vMerge/>
          </w:tcPr>
          <w:p w:rsidR="00BF7191" w:rsidRPr="005266BF" w:rsidRDefault="00BF7191" w:rsidP="00290CF6">
            <w:pPr>
              <w:pStyle w:val="ListParagraph"/>
              <w:ind w:left="0"/>
              <w:rPr>
                <w:rFonts w:cstheme="minorHAnsi"/>
                <w:sz w:val="20"/>
                <w:szCs w:val="20"/>
                <w:lang w:val="en-US"/>
              </w:rPr>
            </w:pPr>
          </w:p>
        </w:tc>
        <w:tc>
          <w:tcPr>
            <w:tcW w:w="1411"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sidRPr="00790891">
              <w:rPr>
                <w:rFonts w:cstheme="minorHAnsi"/>
                <w:sz w:val="20"/>
                <w:szCs w:val="20"/>
                <w:vertAlign w:val="superscript"/>
                <w:lang w:val="en-US"/>
              </w:rPr>
              <w:t>1</w:t>
            </w:r>
          </w:p>
        </w:tc>
        <w:tc>
          <w:tcPr>
            <w:tcW w:w="1223"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1</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Network Reconstruction)</w:t>
            </w:r>
            <w:r w:rsidRPr="00790891">
              <w:rPr>
                <w:rFonts w:cstheme="minorHAnsi"/>
                <w:sz w:val="20"/>
                <w:szCs w:val="20"/>
                <w:vertAlign w:val="superscript"/>
                <w:lang w:val="en-US"/>
              </w:rPr>
              <w:t>1</w:t>
            </w:r>
          </w:p>
        </w:tc>
        <w:tc>
          <w:tcPr>
            <w:tcW w:w="1276"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 2</w:t>
            </w:r>
          </w:p>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Experimentally Verified)</w:t>
            </w:r>
          </w:p>
        </w:tc>
        <w:tc>
          <w:tcPr>
            <w:tcW w:w="1173" w:type="dxa"/>
          </w:tcPr>
          <w:p w:rsidR="00BF7191" w:rsidRPr="009952C4" w:rsidRDefault="00BF7191" w:rsidP="00290CF6">
            <w:pPr>
              <w:pStyle w:val="ListParagraph"/>
              <w:ind w:left="0"/>
              <w:rPr>
                <w:rFonts w:cstheme="minorHAnsi"/>
                <w:color w:val="FF0000"/>
                <w:sz w:val="20"/>
                <w:szCs w:val="20"/>
                <w:lang w:val="en-US"/>
              </w:rPr>
            </w:pPr>
            <w:r w:rsidRPr="009952C4">
              <w:rPr>
                <w:rFonts w:cstheme="minorHAnsi"/>
                <w:color w:val="FF0000"/>
                <w:sz w:val="20"/>
                <w:szCs w:val="20"/>
                <w:lang w:val="en-US"/>
              </w:rPr>
              <w:t>Test 3</w:t>
            </w:r>
          </w:p>
          <w:p w:rsidR="00BF7191" w:rsidRPr="005266BF" w:rsidRDefault="00BF7191" w:rsidP="00290CF6">
            <w:pPr>
              <w:pStyle w:val="ListParagraph"/>
              <w:ind w:left="0"/>
              <w:rPr>
                <w:rFonts w:cstheme="minorHAnsi"/>
                <w:sz w:val="20"/>
                <w:szCs w:val="20"/>
                <w:lang w:val="en-US"/>
              </w:rPr>
            </w:pPr>
            <w:r w:rsidRPr="009952C4">
              <w:rPr>
                <w:rFonts w:cstheme="minorHAnsi"/>
                <w:color w:val="FF0000"/>
                <w:sz w:val="20"/>
                <w:szCs w:val="20"/>
                <w:lang w:val="en-US"/>
              </w:rPr>
              <w:t>(Experimentally Verified)</w:t>
            </w:r>
          </w:p>
        </w:tc>
        <w:tc>
          <w:tcPr>
            <w:tcW w:w="1315"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rain</w:t>
            </w:r>
            <w:r>
              <w:rPr>
                <w:rFonts w:cstheme="minorHAnsi"/>
                <w:sz w:val="20"/>
                <w:szCs w:val="20"/>
                <w:lang w:val="en-US"/>
              </w:rPr>
              <w:t xml:space="preserve"> </w:t>
            </w:r>
          </w:p>
        </w:tc>
        <w:tc>
          <w:tcPr>
            <w:tcW w:w="1160" w:type="dxa"/>
          </w:tcPr>
          <w:p w:rsidR="00BF7191" w:rsidRPr="005266BF" w:rsidRDefault="00BF7191" w:rsidP="00290CF6">
            <w:pPr>
              <w:pStyle w:val="ListParagraph"/>
              <w:ind w:left="0"/>
              <w:rPr>
                <w:rFonts w:cstheme="minorHAnsi"/>
                <w:sz w:val="20"/>
                <w:szCs w:val="20"/>
                <w:lang w:val="en-US"/>
              </w:rPr>
            </w:pPr>
            <w:r w:rsidRPr="005266BF">
              <w:rPr>
                <w:rFonts w:cstheme="minorHAnsi"/>
                <w:sz w:val="20"/>
                <w:szCs w:val="20"/>
                <w:lang w:val="en-US"/>
              </w:rPr>
              <w:t>Test</w:t>
            </w:r>
            <w:r>
              <w:rPr>
                <w:rFonts w:cstheme="minorHAnsi"/>
                <w:sz w:val="20"/>
                <w:szCs w:val="20"/>
                <w:lang w:val="en-US"/>
              </w:rPr>
              <w:t xml:space="preserve"> </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 nodes </w:t>
            </w:r>
            <w:r w:rsidRPr="00876099">
              <w:rPr>
                <w:rFonts w:cstheme="minorHAnsi"/>
                <w:sz w:val="20"/>
                <w:szCs w:val="20"/>
                <w:highlight w:val="lightGray"/>
                <w:lang w:val="en-US"/>
              </w:rPr>
              <w:t>involved in interaction</w:t>
            </w:r>
          </w:p>
        </w:tc>
        <w:tc>
          <w:tcPr>
            <w:tcW w:w="1411" w:type="dxa"/>
          </w:tcPr>
          <w:p w:rsidR="00BF7191" w:rsidRDefault="00BF7191" w:rsidP="00290CF6">
            <w:pPr>
              <w:pStyle w:val="ListParagraph"/>
              <w:ind w:left="0"/>
              <w:rPr>
                <w:rFonts w:cstheme="minorHAnsi"/>
                <w:sz w:val="20"/>
                <w:szCs w:val="20"/>
                <w:lang w:val="en-US"/>
              </w:rPr>
            </w:pPr>
            <w:r>
              <w:rPr>
                <w:rFonts w:cstheme="minorHAnsi"/>
                <w:sz w:val="20"/>
                <w:szCs w:val="20"/>
                <w:lang w:val="en-US"/>
              </w:rPr>
              <w:t>1098</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9 IAV, 1079 Human)</w:t>
            </w:r>
          </w:p>
        </w:tc>
        <w:tc>
          <w:tcPr>
            <w:tcW w:w="1223" w:type="dxa"/>
          </w:tcPr>
          <w:p w:rsidR="00BF7191" w:rsidRDefault="00BF7191" w:rsidP="00290CF6">
            <w:pPr>
              <w:pStyle w:val="ListParagraph"/>
              <w:ind w:left="0"/>
              <w:rPr>
                <w:rFonts w:cstheme="minorHAnsi"/>
                <w:sz w:val="20"/>
                <w:szCs w:val="20"/>
                <w:lang w:val="en-US"/>
              </w:rPr>
            </w:pPr>
            <w:r>
              <w:rPr>
                <w:rFonts w:cstheme="minorHAnsi"/>
                <w:sz w:val="20"/>
                <w:szCs w:val="20"/>
                <w:lang w:val="en-US"/>
              </w:rPr>
              <w:t>376</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6 IAV, 360 Human)</w:t>
            </w:r>
          </w:p>
        </w:tc>
        <w:tc>
          <w:tcPr>
            <w:tcW w:w="1276" w:type="dxa"/>
          </w:tcPr>
          <w:p w:rsidR="00BF7191" w:rsidRDefault="00BF7191" w:rsidP="00290CF6">
            <w:pPr>
              <w:pStyle w:val="ListParagraph"/>
              <w:ind w:left="0"/>
              <w:rPr>
                <w:rFonts w:cstheme="minorHAnsi"/>
                <w:sz w:val="20"/>
                <w:szCs w:val="20"/>
                <w:lang w:val="en-US"/>
              </w:rPr>
            </w:pPr>
            <w:r>
              <w:rPr>
                <w:rFonts w:cstheme="minorHAnsi"/>
                <w:sz w:val="20"/>
                <w:szCs w:val="20"/>
                <w:lang w:val="en-US"/>
              </w:rPr>
              <w:t>361</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14 IAV, 347 Human)</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230</w:t>
            </w:r>
          </w:p>
          <w:p w:rsidR="00BF7191" w:rsidRPr="009E493D" w:rsidRDefault="00BF7191" w:rsidP="00290CF6">
            <w:pPr>
              <w:pStyle w:val="ListParagraph"/>
              <w:ind w:left="0"/>
              <w:rPr>
                <w:rFonts w:cstheme="minorHAnsi"/>
                <w:sz w:val="20"/>
                <w:szCs w:val="20"/>
                <w:lang w:val="en-US"/>
              </w:rPr>
            </w:pPr>
            <w:r>
              <w:rPr>
                <w:rFonts w:cstheme="minorHAnsi"/>
                <w:sz w:val="20"/>
                <w:szCs w:val="20"/>
                <w:lang w:val="en-US"/>
              </w:rPr>
              <w:t>(14 IAV, 216 Human)</w:t>
            </w:r>
          </w:p>
        </w:tc>
        <w:tc>
          <w:tcPr>
            <w:tcW w:w="1315" w:type="dxa"/>
          </w:tcPr>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522</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30 IAV,</w:t>
            </w:r>
          </w:p>
          <w:p w:rsidR="00BF7191" w:rsidRPr="009E493D" w:rsidRDefault="00BF7191" w:rsidP="00290CF6">
            <w:pPr>
              <w:pStyle w:val="ListParagraph"/>
              <w:ind w:left="0"/>
              <w:rPr>
                <w:rFonts w:cstheme="minorHAnsi"/>
                <w:sz w:val="20"/>
                <w:szCs w:val="20"/>
                <w:lang w:val="en-US"/>
              </w:rPr>
            </w:pPr>
            <w:r w:rsidRPr="009E493D">
              <w:rPr>
                <w:rFonts w:cstheme="minorHAnsi"/>
                <w:sz w:val="20"/>
                <w:szCs w:val="20"/>
                <w:lang w:val="en-US"/>
              </w:rPr>
              <w:t>6492 Human)</w:t>
            </w:r>
          </w:p>
        </w:tc>
        <w:tc>
          <w:tcPr>
            <w:tcW w:w="1160" w:type="dxa"/>
          </w:tcPr>
          <w:p w:rsidR="00BF7191" w:rsidRPr="009E493D" w:rsidRDefault="00BF7191" w:rsidP="00290CF6">
            <w:pPr>
              <w:rPr>
                <w:rFonts w:cstheme="minorHAnsi"/>
                <w:sz w:val="20"/>
                <w:szCs w:val="20"/>
                <w:lang w:val="en-US"/>
              </w:rPr>
            </w:pPr>
            <w:r w:rsidRPr="009E493D">
              <w:rPr>
                <w:rFonts w:cstheme="minorHAnsi"/>
                <w:sz w:val="20"/>
                <w:szCs w:val="20"/>
                <w:lang w:val="en-US"/>
              </w:rPr>
              <w:t>2681</w:t>
            </w:r>
          </w:p>
          <w:p w:rsidR="00BF7191" w:rsidRPr="009E493D" w:rsidRDefault="00BF7191" w:rsidP="00290CF6">
            <w:pPr>
              <w:rPr>
                <w:rFonts w:cstheme="minorHAnsi"/>
                <w:sz w:val="20"/>
                <w:szCs w:val="20"/>
                <w:lang w:val="en-US"/>
              </w:rPr>
            </w:pPr>
            <w:r w:rsidRPr="009E493D">
              <w:rPr>
                <w:rFonts w:cstheme="minorHAnsi"/>
                <w:sz w:val="20"/>
                <w:szCs w:val="20"/>
                <w:lang w:val="en-US"/>
              </w:rPr>
              <w:t>(28 IAV,</w:t>
            </w:r>
          </w:p>
          <w:p w:rsidR="00BF7191" w:rsidRPr="009E493D" w:rsidRDefault="00BF7191" w:rsidP="00290CF6">
            <w:pPr>
              <w:rPr>
                <w:rFonts w:cstheme="minorHAnsi"/>
                <w:sz w:val="20"/>
                <w:szCs w:val="20"/>
                <w:lang w:val="en-US"/>
              </w:rPr>
            </w:pPr>
            <w:r w:rsidRPr="009E493D">
              <w:rPr>
                <w:rFonts w:cstheme="minorHAnsi"/>
                <w:sz w:val="20"/>
                <w:szCs w:val="20"/>
                <w:lang w:val="en-US"/>
              </w:rPr>
              <w:t>2653 Human)</w:t>
            </w:r>
          </w:p>
        </w:tc>
      </w:tr>
      <w:tr w:rsidR="00BF7191" w:rsidRPr="005266BF" w:rsidTr="00290CF6">
        <w:tc>
          <w:tcPr>
            <w:tcW w:w="1585" w:type="dxa"/>
          </w:tcPr>
          <w:p w:rsidR="00BF7191" w:rsidRDefault="00BF7191" w:rsidP="00290CF6">
            <w:pPr>
              <w:pStyle w:val="ListParagraph"/>
              <w:ind w:left="0"/>
              <w:rPr>
                <w:rFonts w:cstheme="minorHAnsi"/>
                <w:sz w:val="20"/>
                <w:szCs w:val="20"/>
                <w:lang w:val="en-US"/>
              </w:rPr>
            </w:pPr>
            <w:r>
              <w:rPr>
                <w:rFonts w:cstheme="minorHAnsi"/>
                <w:sz w:val="20"/>
                <w:szCs w:val="20"/>
                <w:lang w:val="en-US"/>
              </w:rPr>
              <w:t># Posi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i.e., interacting pairs)</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2</w:t>
            </w:r>
          </w:p>
        </w:tc>
        <w:tc>
          <w:tcPr>
            <w:tcW w:w="117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270</w:t>
            </w:r>
            <w:r w:rsidRPr="00CF7454">
              <w:rPr>
                <w:rFonts w:cstheme="minorHAnsi"/>
                <w:sz w:val="20"/>
                <w:szCs w:val="20"/>
                <w:vertAlign w:val="superscript"/>
                <w:lang w:val="en-US"/>
              </w:rPr>
              <w:t>4</w:t>
            </w:r>
          </w:p>
        </w:tc>
        <w:tc>
          <w:tcPr>
            <w:tcW w:w="1315" w:type="dxa"/>
          </w:tcPr>
          <w:p w:rsidR="00BF7191" w:rsidRDefault="00BF7191" w:rsidP="00290CF6">
            <w:pPr>
              <w:pStyle w:val="ListParagraph"/>
              <w:ind w:left="0"/>
              <w:rPr>
                <w:rFonts w:cstheme="minorHAnsi"/>
                <w:sz w:val="20"/>
                <w:szCs w:val="20"/>
                <w:lang w:val="en-US"/>
              </w:rPr>
            </w:pPr>
            <w:r w:rsidRPr="005266BF">
              <w:rPr>
                <w:rFonts w:cstheme="minorHAnsi"/>
                <w:sz w:val="20"/>
                <w:szCs w:val="20"/>
                <w:lang w:val="en-US"/>
              </w:rPr>
              <w:t>91</w:t>
            </w:r>
            <w:r>
              <w:rPr>
                <w:rFonts w:cstheme="minorHAnsi"/>
                <w:sz w:val="20"/>
                <w:szCs w:val="20"/>
                <w:lang w:val="en-US"/>
              </w:rPr>
              <w:t xml:space="preserve">, </w:t>
            </w:r>
            <w:r w:rsidRPr="005266BF">
              <w:rPr>
                <w:rFonts w:cstheme="minorHAnsi"/>
                <w:sz w:val="20"/>
                <w:szCs w:val="20"/>
                <w:lang w:val="en-US"/>
              </w:rPr>
              <w:t>217</w:t>
            </w:r>
            <w:r>
              <w:rPr>
                <w:rFonts w:cstheme="minorHAnsi"/>
                <w:sz w:val="20"/>
                <w:szCs w:val="20"/>
                <w:lang w:val="en-US"/>
              </w:rPr>
              <w:t xml:space="preserve"> - 48, 882 = 42, 335</w:t>
            </w:r>
          </w:p>
          <w:p w:rsidR="00BF7191" w:rsidRDefault="00BF7191" w:rsidP="00290CF6">
            <w:pPr>
              <w:pStyle w:val="ListParagraph"/>
              <w:ind w:left="0"/>
              <w:rPr>
                <w:rFonts w:cstheme="minorHAnsi"/>
                <w:sz w:val="20"/>
                <w:szCs w:val="20"/>
                <w:lang w:val="en-US"/>
              </w:rPr>
            </w:pPr>
          </w:p>
          <w:p w:rsidR="00BF7191" w:rsidRPr="005266BF" w:rsidRDefault="00BF7191" w:rsidP="00290CF6">
            <w:pPr>
              <w:pStyle w:val="ListParagraph"/>
              <w:ind w:left="0"/>
              <w:rPr>
                <w:rFonts w:cstheme="minorHAnsi"/>
                <w:sz w:val="20"/>
                <w:szCs w:val="20"/>
                <w:lang w:val="en-US"/>
              </w:rPr>
            </w:pPr>
            <w:r w:rsidRPr="00A3732B">
              <w:rPr>
                <w:rFonts w:cstheme="minorHAnsi"/>
                <w:sz w:val="20"/>
                <w:szCs w:val="20"/>
                <w:lang w:val="en-US"/>
              </w:rPr>
              <w:t>42, 335</w:t>
            </w:r>
            <w:r>
              <w:rPr>
                <w:rFonts w:cstheme="minorHAnsi"/>
                <w:sz w:val="20"/>
                <w:szCs w:val="20"/>
                <w:lang w:val="en-US"/>
              </w:rPr>
              <w:t xml:space="preserve"> * 0.9 = </w:t>
            </w:r>
            <w:r w:rsidRPr="00876099">
              <w:rPr>
                <w:rFonts w:cstheme="minorHAnsi"/>
                <w:sz w:val="20"/>
                <w:szCs w:val="20"/>
                <w:highlight w:val="lightGray"/>
                <w:lang w:val="en-US"/>
              </w:rPr>
              <w:t>38, 101</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42, 335 * 0.1 = </w:t>
            </w:r>
            <w:r w:rsidRPr="00876099">
              <w:rPr>
                <w:rFonts w:cstheme="minorHAnsi"/>
                <w:sz w:val="20"/>
                <w:szCs w:val="20"/>
                <w:highlight w:val="lightGray"/>
                <w:lang w:val="en-US"/>
              </w:rPr>
              <w:t>4234</w:t>
            </w:r>
          </w:p>
        </w:tc>
      </w:tr>
      <w:tr w:rsidR="00BF7191" w:rsidRPr="005266BF" w:rsidTr="00290CF6">
        <w:trPr>
          <w:trHeight w:val="70"/>
        </w:trPr>
        <w:tc>
          <w:tcPr>
            <w:tcW w:w="1585" w:type="dxa"/>
          </w:tcPr>
          <w:p w:rsidR="00BF7191" w:rsidRDefault="00BF7191" w:rsidP="00290CF6">
            <w:pPr>
              <w:pStyle w:val="ListParagraph"/>
              <w:ind w:left="0"/>
              <w:rPr>
                <w:rFonts w:cstheme="minorHAnsi"/>
                <w:sz w:val="20"/>
                <w:szCs w:val="20"/>
                <w:lang w:val="en-US"/>
              </w:rPr>
            </w:pPr>
            <w:r w:rsidRPr="00BD5DB3">
              <w:rPr>
                <w:rFonts w:cstheme="minorHAnsi"/>
                <w:sz w:val="20"/>
                <w:szCs w:val="20"/>
                <w:lang w:val="en-US"/>
              </w:rPr>
              <w:t xml:space="preserve"># </w:t>
            </w:r>
            <w:r>
              <w:rPr>
                <w:rFonts w:cstheme="minorHAnsi"/>
                <w:sz w:val="20"/>
                <w:szCs w:val="20"/>
                <w:lang w:val="en-US"/>
              </w:rPr>
              <w:t>Negative samples</w:t>
            </w:r>
          </w:p>
          <w:p w:rsidR="00BF7191" w:rsidRPr="005266BF" w:rsidRDefault="00BF7191" w:rsidP="00290CF6">
            <w:pPr>
              <w:pStyle w:val="ListParagraph"/>
              <w:ind w:left="0"/>
              <w:rPr>
                <w:rFonts w:cstheme="minorHAnsi"/>
                <w:sz w:val="20"/>
                <w:szCs w:val="20"/>
                <w:lang w:val="en-US"/>
              </w:rPr>
            </w:pPr>
            <w:r>
              <w:rPr>
                <w:rFonts w:cstheme="minorHAnsi"/>
                <w:sz w:val="20"/>
                <w:szCs w:val="20"/>
                <w:lang w:val="en-US"/>
              </w:rPr>
              <w:t xml:space="preserve">(i.e., </w:t>
            </w:r>
            <w:r w:rsidRPr="00BD5DB3">
              <w:rPr>
                <w:rFonts w:cstheme="minorHAnsi"/>
                <w:sz w:val="20"/>
                <w:szCs w:val="20"/>
                <w:lang w:val="en-US"/>
              </w:rPr>
              <w:t>non-interacting pairs</w:t>
            </w:r>
            <w:r>
              <w:rPr>
                <w:rFonts w:cstheme="minorHAnsi"/>
                <w:sz w:val="20"/>
                <w:szCs w:val="20"/>
                <w:lang w:val="en-US"/>
              </w:rPr>
              <w:t>)</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014</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446</w:t>
            </w:r>
            <w:r w:rsidRPr="00D257BB">
              <w:rPr>
                <w:rFonts w:cstheme="minorHAnsi"/>
                <w:sz w:val="20"/>
                <w:szCs w:val="20"/>
                <w:vertAlign w:val="superscript"/>
                <w:lang w:val="en-US"/>
              </w:rPr>
              <w:t>3</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lang w:val="en-US"/>
              </w:rPr>
              <w:t>176 (IAV-Human)</w:t>
            </w:r>
            <w:r w:rsidRPr="007831C2">
              <w:rPr>
                <w:rFonts w:cstheme="minorHAnsi"/>
                <w:sz w:val="20"/>
                <w:szCs w:val="20"/>
                <w:vertAlign w:val="superscript"/>
                <w:lang w:val="en-US"/>
              </w:rPr>
              <w:t>4</w:t>
            </w:r>
            <w:r>
              <w:rPr>
                <w:rFonts w:cstheme="minorHAnsi"/>
                <w:sz w:val="20"/>
                <w:szCs w:val="20"/>
                <w:vertAlign w:val="superscript"/>
                <w:lang w:val="en-US"/>
              </w:rPr>
              <w:t xml:space="preserve"> </w:t>
            </w:r>
            <w:r>
              <w:rPr>
                <w:rFonts w:cstheme="minorHAnsi"/>
                <w:sz w:val="20"/>
                <w:szCs w:val="20"/>
                <w:lang w:val="en-US"/>
              </w:rPr>
              <w:t xml:space="preserve">+ 446 (Human-human) = </w:t>
            </w:r>
            <w:r w:rsidRPr="00B74D24">
              <w:rPr>
                <w:rFonts w:cstheme="minorHAnsi"/>
                <w:sz w:val="20"/>
                <w:szCs w:val="20"/>
                <w:highlight w:val="lightGray"/>
                <w:lang w:val="en-US"/>
              </w:rPr>
              <w:t>622</w:t>
            </w:r>
          </w:p>
        </w:tc>
        <w:tc>
          <w:tcPr>
            <w:tcW w:w="1315" w:type="dxa"/>
          </w:tcPr>
          <w:p w:rsidR="00BF7191" w:rsidRDefault="00BF7191" w:rsidP="00290CF6">
            <w:pPr>
              <w:pStyle w:val="ListParagraph"/>
              <w:ind w:left="0"/>
              <w:rPr>
                <w:rFonts w:cstheme="minorHAnsi"/>
                <w:sz w:val="20"/>
                <w:szCs w:val="20"/>
                <w:lang w:val="en-US"/>
              </w:rPr>
            </w:pPr>
            <w:r>
              <w:rPr>
                <w:rFonts w:cstheme="minorHAnsi"/>
                <w:sz w:val="20"/>
                <w:szCs w:val="20"/>
                <w:lang w:val="en-US"/>
              </w:rPr>
              <w:t xml:space="preserve">38, 101 * 4 = </w:t>
            </w:r>
            <w:r w:rsidRPr="00876099">
              <w:rPr>
                <w:rFonts w:cstheme="minorHAnsi"/>
                <w:sz w:val="20"/>
                <w:szCs w:val="20"/>
                <w:highlight w:val="lightGray"/>
                <w:lang w:val="en-US"/>
              </w:rPr>
              <w:t>152, 404</w:t>
            </w:r>
          </w:p>
          <w:p w:rsidR="00BF7191" w:rsidRPr="005266BF" w:rsidRDefault="00BF7191" w:rsidP="00290CF6">
            <w:pPr>
              <w:pStyle w:val="ListParagraph"/>
              <w:ind w:left="0"/>
              <w:rPr>
                <w:rFonts w:cstheme="minorHAnsi"/>
                <w:sz w:val="20"/>
                <w:szCs w:val="20"/>
                <w:lang w:val="en-US"/>
              </w:rPr>
            </w:pPr>
          </w:p>
        </w:tc>
        <w:tc>
          <w:tcPr>
            <w:tcW w:w="1160" w:type="dxa"/>
          </w:tcPr>
          <w:p w:rsidR="00BF7191" w:rsidRDefault="00BF7191" w:rsidP="00290CF6">
            <w:pPr>
              <w:pStyle w:val="ListParagraph"/>
              <w:ind w:left="0"/>
              <w:rPr>
                <w:rFonts w:cstheme="minorHAnsi"/>
                <w:sz w:val="20"/>
                <w:szCs w:val="20"/>
                <w:lang w:val="en-US"/>
              </w:rPr>
            </w:pPr>
            <w:r>
              <w:rPr>
                <w:rFonts w:cstheme="minorHAnsi"/>
                <w:sz w:val="20"/>
                <w:szCs w:val="20"/>
                <w:lang w:val="en-US"/>
              </w:rPr>
              <w:t>4234 * 9 =</w:t>
            </w:r>
          </w:p>
          <w:p w:rsidR="00BF7191" w:rsidRPr="005266BF" w:rsidRDefault="00BF7191" w:rsidP="00290CF6">
            <w:pPr>
              <w:pStyle w:val="ListParagraph"/>
              <w:ind w:left="0"/>
              <w:rPr>
                <w:rFonts w:cstheme="minorHAnsi"/>
                <w:sz w:val="20"/>
                <w:szCs w:val="20"/>
                <w:lang w:val="en-US"/>
              </w:rPr>
            </w:pPr>
            <w:r w:rsidRPr="00876099">
              <w:rPr>
                <w:rFonts w:cstheme="minorHAnsi"/>
                <w:sz w:val="20"/>
                <w:szCs w:val="20"/>
                <w:highlight w:val="lightGray"/>
                <w:lang w:val="en-US"/>
              </w:rPr>
              <w:t>38, 106</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IN)</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0</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1</w:t>
            </w:r>
          </w:p>
        </w:tc>
        <w:tc>
          <w:tcPr>
            <w:tcW w:w="1276" w:type="dxa"/>
          </w:tcPr>
          <w:p w:rsidR="00BF7191" w:rsidRDefault="00BF7191" w:rsidP="00290CF6">
            <w:pPr>
              <w:pStyle w:val="ListParagraph"/>
              <w:ind w:left="0"/>
              <w:rPr>
                <w:rFonts w:cstheme="minorHAnsi"/>
                <w:sz w:val="20"/>
                <w:szCs w:val="20"/>
                <w:highlight w:val="lightGray"/>
                <w:lang w:val="en-US"/>
              </w:rPr>
            </w:pPr>
            <w:r>
              <w:rPr>
                <w:rFonts w:cstheme="minorHAnsi"/>
                <w:sz w:val="20"/>
                <w:szCs w:val="20"/>
                <w:lang w:val="en-US"/>
              </w:rPr>
              <w:t>0.023</w:t>
            </w:r>
          </w:p>
          <w:p w:rsidR="00BF7191" w:rsidRPr="005266BF" w:rsidRDefault="00BF7191" w:rsidP="00290CF6">
            <w:pPr>
              <w:pStyle w:val="ListParagraph"/>
              <w:ind w:left="0"/>
              <w:rPr>
                <w:rFonts w:cstheme="minorHAnsi"/>
                <w:sz w:val="20"/>
                <w:szCs w:val="20"/>
                <w:lang w:val="en-US"/>
              </w:rPr>
            </w:pPr>
            <w:r w:rsidRPr="00CF7454">
              <w:rPr>
                <w:rFonts w:cstheme="minorHAnsi"/>
                <w:sz w:val="20"/>
                <w:szCs w:val="20"/>
                <w:highlight w:val="lightGray"/>
                <w:lang w:val="en-US"/>
              </w:rPr>
              <w:t>(excluding negative samples)</w:t>
            </w:r>
          </w:p>
        </w:tc>
        <w:tc>
          <w:tcPr>
            <w:tcW w:w="1173" w:type="dxa"/>
          </w:tcPr>
          <w:p w:rsidR="00BF7191" w:rsidRDefault="00BF7191" w:rsidP="00290CF6">
            <w:pPr>
              <w:pStyle w:val="ListParagraph"/>
              <w:ind w:left="0"/>
              <w:rPr>
                <w:rFonts w:cstheme="minorHAnsi"/>
                <w:sz w:val="20"/>
                <w:szCs w:val="20"/>
                <w:lang w:val="en-US"/>
              </w:rPr>
            </w:pPr>
            <w:r>
              <w:rPr>
                <w:rFonts w:cstheme="minorHAnsi"/>
                <w:sz w:val="20"/>
                <w:szCs w:val="20"/>
                <w:highlight w:val="green"/>
                <w:lang w:val="en-US"/>
              </w:rPr>
              <w:t>0.143</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004</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HVPPI Score (MAX)</w:t>
            </w:r>
          </w:p>
        </w:tc>
        <w:tc>
          <w:tcPr>
            <w:tcW w:w="1411"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9</w:t>
            </w:r>
          </w:p>
        </w:tc>
        <w:tc>
          <w:tcPr>
            <w:tcW w:w="1223"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31</w:t>
            </w:r>
          </w:p>
        </w:tc>
        <w:tc>
          <w:tcPr>
            <w:tcW w:w="1276"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981</w:t>
            </w:r>
          </w:p>
        </w:tc>
        <w:tc>
          <w:tcPr>
            <w:tcW w:w="1173" w:type="dxa"/>
          </w:tcPr>
          <w:p w:rsidR="00BF7191" w:rsidRDefault="00BF7191" w:rsidP="00290CF6">
            <w:pPr>
              <w:pStyle w:val="ListParagraph"/>
              <w:ind w:left="0"/>
              <w:rPr>
                <w:rFonts w:cstheme="minorHAnsi"/>
                <w:sz w:val="20"/>
                <w:szCs w:val="20"/>
                <w:lang w:val="en-US"/>
              </w:rPr>
            </w:pPr>
            <w:r w:rsidRPr="00CF7454">
              <w:rPr>
                <w:rFonts w:cstheme="minorHAnsi"/>
                <w:sz w:val="20"/>
                <w:szCs w:val="20"/>
                <w:highlight w:val="green"/>
                <w:lang w:val="en-US"/>
              </w:rPr>
              <w:t>0.981</w:t>
            </w:r>
          </w:p>
        </w:tc>
        <w:tc>
          <w:tcPr>
            <w:tcW w:w="1315"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845</w:t>
            </w:r>
          </w:p>
        </w:tc>
        <w:tc>
          <w:tcPr>
            <w:tcW w:w="1160" w:type="dxa"/>
          </w:tcPr>
          <w:p w:rsidR="00BF7191" w:rsidRPr="005266BF" w:rsidRDefault="00BF7191" w:rsidP="00290CF6">
            <w:pPr>
              <w:pStyle w:val="ListParagraph"/>
              <w:ind w:left="0"/>
              <w:rPr>
                <w:rFonts w:cstheme="minorHAnsi"/>
                <w:sz w:val="20"/>
                <w:szCs w:val="20"/>
                <w:lang w:val="en-US"/>
              </w:rPr>
            </w:pPr>
            <w:r>
              <w:rPr>
                <w:rFonts w:cstheme="minorHAnsi"/>
                <w:sz w:val="20"/>
                <w:szCs w:val="20"/>
                <w:lang w:val="en-US"/>
              </w:rPr>
              <w:t>0.743</w:t>
            </w:r>
          </w:p>
        </w:tc>
      </w:tr>
      <w:tr w:rsidR="00BF7191" w:rsidRPr="005266BF" w:rsidTr="00290CF6">
        <w:tc>
          <w:tcPr>
            <w:tcW w:w="1585" w:type="dxa"/>
          </w:tcPr>
          <w:p w:rsidR="00BF7191" w:rsidRPr="005266BF" w:rsidRDefault="00BF7191" w:rsidP="00290CF6">
            <w:pPr>
              <w:pStyle w:val="ListParagraph"/>
              <w:ind w:left="0"/>
              <w:rPr>
                <w:rFonts w:cstheme="minorHAnsi"/>
                <w:sz w:val="20"/>
                <w:szCs w:val="20"/>
                <w:lang w:val="en-US"/>
              </w:rPr>
            </w:pPr>
            <w:r w:rsidRPr="00790891">
              <w:rPr>
                <w:rFonts w:cstheme="minorHAnsi"/>
                <w:sz w:val="20"/>
                <w:szCs w:val="20"/>
                <w:highlight w:val="lightGray"/>
                <w:lang w:val="en-US"/>
              </w:rPr>
              <w:t>Average Degree</w:t>
            </w:r>
          </w:p>
        </w:tc>
        <w:tc>
          <w:tcPr>
            <w:tcW w:w="1411"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7.3115</w:t>
            </w:r>
          </w:p>
        </w:tc>
        <w:tc>
          <w:tcPr>
            <w:tcW w:w="1223"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3723</w:t>
            </w:r>
          </w:p>
        </w:tc>
        <w:tc>
          <w:tcPr>
            <w:tcW w:w="1276"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2.4709</w:t>
            </w:r>
          </w:p>
        </w:tc>
        <w:tc>
          <w:tcPr>
            <w:tcW w:w="1173" w:type="dxa"/>
          </w:tcPr>
          <w:p w:rsidR="00BF7191" w:rsidRDefault="00BF7191" w:rsidP="00290CF6">
            <w:pPr>
              <w:pStyle w:val="ListParagraph"/>
              <w:ind w:left="0"/>
              <w:rPr>
                <w:rFonts w:cstheme="minorHAnsi"/>
                <w:sz w:val="20"/>
                <w:szCs w:val="20"/>
                <w:highlight w:val="lightGray"/>
                <w:lang w:val="en-US"/>
              </w:rPr>
            </w:pPr>
          </w:p>
        </w:tc>
        <w:tc>
          <w:tcPr>
            <w:tcW w:w="1315"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11.6838</w:t>
            </w:r>
          </w:p>
        </w:tc>
        <w:tc>
          <w:tcPr>
            <w:tcW w:w="1160" w:type="dxa"/>
          </w:tcPr>
          <w:p w:rsidR="00BF7191" w:rsidRPr="00790891" w:rsidRDefault="00BF7191" w:rsidP="00290CF6">
            <w:pPr>
              <w:pStyle w:val="ListParagraph"/>
              <w:ind w:left="0"/>
              <w:rPr>
                <w:rFonts w:cstheme="minorHAnsi"/>
                <w:sz w:val="20"/>
                <w:szCs w:val="20"/>
                <w:highlight w:val="lightGray"/>
                <w:lang w:val="en-US"/>
              </w:rPr>
            </w:pPr>
            <w:r>
              <w:rPr>
                <w:rFonts w:cstheme="minorHAnsi"/>
                <w:sz w:val="20"/>
                <w:szCs w:val="20"/>
                <w:highlight w:val="lightGray"/>
                <w:lang w:val="en-US"/>
              </w:rPr>
              <w:t>3.1585</w:t>
            </w:r>
          </w:p>
        </w:tc>
      </w:tr>
    </w:tbl>
    <w:p w:rsidR="00BF7191" w:rsidRPr="00D039D8" w:rsidRDefault="00BF7191" w:rsidP="00BF7191">
      <w:pPr>
        <w:spacing w:after="0"/>
        <w:rPr>
          <w:rFonts w:cstheme="minorHAnsi"/>
          <w:b/>
          <w:szCs w:val="20"/>
          <w:lang w:val="en-US"/>
        </w:rPr>
      </w:pPr>
      <w:r w:rsidRPr="00D039D8">
        <w:rPr>
          <w:rFonts w:cstheme="minorHAnsi"/>
          <w:b/>
          <w:szCs w:val="20"/>
          <w:vertAlign w:val="superscript"/>
          <w:lang w:val="en-US"/>
        </w:rPr>
        <w:t>1</w:t>
      </w:r>
      <w:r w:rsidRPr="00D039D8">
        <w:rPr>
          <w:rFonts w:cstheme="minorHAnsi"/>
          <w:b/>
          <w:szCs w:val="20"/>
          <w:lang w:val="en-US"/>
        </w:rPr>
        <w:t xml:space="preserve"> Edges are found in </w:t>
      </w:r>
      <w:proofErr w:type="spellStart"/>
      <w:r w:rsidRPr="00D039D8">
        <w:rPr>
          <w:rFonts w:cstheme="minorHAnsi"/>
          <w:b/>
          <w:szCs w:val="20"/>
          <w:lang w:val="en-US"/>
        </w:rPr>
        <w:t>edgelist</w:t>
      </w:r>
      <w:proofErr w:type="spellEnd"/>
      <w:r w:rsidRPr="00D039D8">
        <w:rPr>
          <w:rFonts w:cstheme="minorHAnsi"/>
          <w:b/>
          <w:szCs w:val="20"/>
          <w:lang w:val="en-US"/>
        </w:rPr>
        <w:t>.</w:t>
      </w:r>
    </w:p>
    <w:p w:rsidR="00BF7191" w:rsidRDefault="00BF7191" w:rsidP="00BF7191">
      <w:pPr>
        <w:spacing w:after="0"/>
        <w:rPr>
          <w:rFonts w:cstheme="minorHAnsi"/>
          <w:szCs w:val="20"/>
          <w:lang w:val="en-US"/>
        </w:rPr>
      </w:pPr>
      <w:r w:rsidRPr="00D039D8">
        <w:rPr>
          <w:rFonts w:cstheme="minorHAnsi"/>
          <w:szCs w:val="20"/>
          <w:vertAlign w:val="superscript"/>
          <w:lang w:val="en-US"/>
        </w:rPr>
        <w:t xml:space="preserve">2 </w:t>
      </w:r>
      <w:r w:rsidRPr="00D039D8">
        <w:rPr>
          <w:rFonts w:cstheme="minorHAnsi"/>
          <w:szCs w:val="20"/>
          <w:lang w:val="en-US"/>
        </w:rPr>
        <w:t xml:space="preserve">Positive samples from HPIDB 3.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p>
    <w:p w:rsidR="00BF7191" w:rsidRDefault="00BF7191" w:rsidP="00BF7191">
      <w:pPr>
        <w:spacing w:after="0"/>
        <w:rPr>
          <w:rFonts w:cstheme="minorHAnsi"/>
          <w:szCs w:val="20"/>
          <w:lang w:val="en-US"/>
        </w:rPr>
      </w:pPr>
      <w:r w:rsidRPr="00D257BB">
        <w:rPr>
          <w:rFonts w:cstheme="minorHAnsi"/>
          <w:szCs w:val="20"/>
          <w:vertAlign w:val="superscript"/>
          <w:lang w:val="en-US"/>
        </w:rPr>
        <w:t>3</w:t>
      </w:r>
      <w:r>
        <w:rPr>
          <w:rFonts w:cstheme="minorHAnsi"/>
          <w:szCs w:val="20"/>
          <w:lang w:val="en-US"/>
        </w:rPr>
        <w:t xml:space="preserve"> </w:t>
      </w:r>
      <w:r w:rsidRPr="00D039D8">
        <w:rPr>
          <w:rFonts w:cstheme="minorHAnsi"/>
          <w:szCs w:val="20"/>
          <w:lang w:val="en-US"/>
        </w:rPr>
        <w:t xml:space="preserve">Negative samples from </w:t>
      </w:r>
      <w:proofErr w:type="spellStart"/>
      <w:r w:rsidRPr="00D039D8">
        <w:rPr>
          <w:rFonts w:cstheme="minorHAnsi"/>
          <w:szCs w:val="20"/>
          <w:lang w:val="en-US"/>
        </w:rPr>
        <w:t>negatome</w:t>
      </w:r>
      <w:proofErr w:type="spellEnd"/>
      <w:r w:rsidRPr="00D039D8">
        <w:rPr>
          <w:rFonts w:cstheme="minorHAnsi"/>
          <w:szCs w:val="20"/>
          <w:lang w:val="en-US"/>
        </w:rPr>
        <w:t xml:space="preserve"> 2.0 </w:t>
      </w:r>
      <w:r w:rsidRPr="00D039D8">
        <w:rPr>
          <w:rFonts w:cstheme="minorHAnsi"/>
          <w:szCs w:val="20"/>
          <w:highlight w:val="yellow"/>
          <w:lang w:val="en-US"/>
        </w:rPr>
        <w:t>\</w:t>
      </w:r>
      <w:proofErr w:type="gramStart"/>
      <w:r w:rsidRPr="00D039D8">
        <w:rPr>
          <w:rFonts w:cstheme="minorHAnsi"/>
          <w:szCs w:val="20"/>
          <w:highlight w:val="yellow"/>
          <w:lang w:val="en-US"/>
        </w:rPr>
        <w:t>cite{</w:t>
      </w:r>
      <w:proofErr w:type="gramEnd"/>
      <w:r w:rsidRPr="00D039D8">
        <w:rPr>
          <w:rFonts w:cstheme="minorHAnsi"/>
          <w:szCs w:val="20"/>
          <w:highlight w:val="yellow"/>
          <w:lang w:val="en-US"/>
        </w:rPr>
        <w:t>}</w:t>
      </w:r>
      <w:r w:rsidRPr="00D039D8">
        <w:rPr>
          <w:rFonts w:cstheme="minorHAnsi"/>
          <w:szCs w:val="20"/>
          <w:lang w:val="en-US"/>
        </w:rPr>
        <w:t xml:space="preserve"> database.</w:t>
      </w:r>
      <w:r>
        <w:rPr>
          <w:rFonts w:cstheme="minorHAnsi"/>
          <w:szCs w:val="20"/>
          <w:lang w:val="en-US"/>
        </w:rPr>
        <w:t xml:space="preserve"> Human-Human protein interactions only. Involving 482 Human Protein Nodes</w:t>
      </w:r>
    </w:p>
    <w:p w:rsidR="00BF7191" w:rsidRPr="00CF7454" w:rsidRDefault="00BF7191" w:rsidP="00BF7191">
      <w:pPr>
        <w:spacing w:after="0"/>
        <w:rPr>
          <w:rFonts w:cstheme="minorHAnsi"/>
          <w:b/>
          <w:szCs w:val="20"/>
          <w:vertAlign w:val="superscript"/>
          <w:lang w:val="en-US"/>
        </w:rPr>
      </w:pPr>
      <w:r>
        <w:rPr>
          <w:rFonts w:cstheme="minorHAnsi"/>
          <w:szCs w:val="20"/>
          <w:vertAlign w:val="superscript"/>
          <w:lang w:val="en-US"/>
        </w:rPr>
        <w:t xml:space="preserve">4 </w:t>
      </w:r>
      <w:r w:rsidRPr="00D039D8">
        <w:rPr>
          <w:rFonts w:cstheme="minorHAnsi"/>
          <w:szCs w:val="20"/>
          <w:lang w:val="en-US"/>
        </w:rPr>
        <w:t>Positive samples from HPIDB 3.0</w:t>
      </w:r>
      <w:r>
        <w:rPr>
          <w:rFonts w:cstheme="minorHAnsi"/>
          <w:szCs w:val="20"/>
          <w:lang w:val="en-US"/>
        </w:rPr>
        <w:t xml:space="preserve"> checked </w:t>
      </w:r>
      <w:proofErr w:type="spellStart"/>
      <w:r>
        <w:rPr>
          <w:rFonts w:cstheme="minorHAnsi"/>
          <w:szCs w:val="20"/>
          <w:lang w:val="en-US"/>
        </w:rPr>
        <w:t>againt</w:t>
      </w:r>
      <w:proofErr w:type="spellEnd"/>
      <w:r>
        <w:rPr>
          <w:rFonts w:cstheme="minorHAnsi"/>
          <w:szCs w:val="20"/>
          <w:lang w:val="en-US"/>
        </w:rPr>
        <w:t xml:space="preserve"> HVPPI (i.e., also indicated by HVPPI to be interacting). </w:t>
      </w:r>
      <w:r w:rsidRPr="007831C2">
        <w:rPr>
          <w:rFonts w:cstheme="minorHAnsi"/>
          <w:szCs w:val="20"/>
          <w:highlight w:val="yellow"/>
          <w:lang w:val="en-US"/>
        </w:rPr>
        <w:t>Labels of non-interacting indicated by HVPPI</w:t>
      </w:r>
      <w:r>
        <w:rPr>
          <w:rFonts w:cstheme="minorHAnsi"/>
          <w:szCs w:val="20"/>
          <w:highlight w:val="yellow"/>
          <w:lang w:val="en-US"/>
        </w:rPr>
        <w:t xml:space="preserve"> (Score &lt; 0.143)</w:t>
      </w:r>
      <w:r w:rsidRPr="007831C2">
        <w:rPr>
          <w:rFonts w:cstheme="minorHAnsi"/>
          <w:szCs w:val="20"/>
          <w:highlight w:val="yellow"/>
          <w:lang w:val="en-US"/>
        </w:rPr>
        <w:t xml:space="preserve"> changed to 0.</w:t>
      </w:r>
      <w:r>
        <w:rPr>
          <w:rFonts w:cstheme="minorHAnsi"/>
          <w:szCs w:val="20"/>
          <w:lang w:val="en-US"/>
        </w:rPr>
        <w:t xml:space="preserve"> </w:t>
      </w:r>
      <w:r w:rsidRPr="007831C2">
        <w:rPr>
          <w:rFonts w:cstheme="minorHAnsi"/>
          <w:szCs w:val="20"/>
          <w:highlight w:val="yellow"/>
          <w:lang w:val="en-US"/>
        </w:rPr>
        <w:t>(176 samples)</w:t>
      </w:r>
    </w:p>
    <w:p w:rsidR="00BF7191" w:rsidRPr="00D039D8" w:rsidRDefault="00BF7191" w:rsidP="00BF7191">
      <w:pPr>
        <w:pStyle w:val="ListParagraph"/>
        <w:spacing w:after="0"/>
        <w:ind w:left="0"/>
        <w:rPr>
          <w:rFonts w:cstheme="minorHAnsi"/>
          <w:szCs w:val="20"/>
          <w:lang w:val="en-US"/>
        </w:rPr>
      </w:pPr>
      <w:r>
        <w:rPr>
          <w:rFonts w:cstheme="minorHAnsi"/>
          <w:szCs w:val="20"/>
          <w:vertAlign w:val="superscript"/>
          <w:lang w:val="en-US"/>
        </w:rPr>
        <w:t xml:space="preserve">5 </w:t>
      </w:r>
      <w:r w:rsidRPr="00D039D8">
        <w:rPr>
          <w:rFonts w:cstheme="minorHAnsi"/>
          <w:szCs w:val="20"/>
          <w:lang w:val="en-US"/>
        </w:rPr>
        <w:t xml:space="preserve">All remaining </w:t>
      </w:r>
      <w:r w:rsidRPr="00D039D8">
        <w:rPr>
          <w:rFonts w:cstheme="minorHAnsi"/>
          <w:b/>
          <w:szCs w:val="20"/>
          <w:lang w:val="en-US"/>
        </w:rPr>
        <w:t>interacting</w:t>
      </w:r>
      <w:r w:rsidRPr="00D039D8">
        <w:rPr>
          <w:rFonts w:cstheme="minorHAnsi"/>
          <w:szCs w:val="20"/>
          <w:lang w:val="en-US"/>
        </w:rPr>
        <w:t xml:space="preserve"> protein pairs not in </w:t>
      </w:r>
      <w:proofErr w:type="spellStart"/>
      <w:r w:rsidRPr="00D039D8">
        <w:rPr>
          <w:rFonts w:cstheme="minorHAnsi"/>
          <w:szCs w:val="20"/>
          <w:lang w:val="en-US"/>
        </w:rPr>
        <w:t>edgelist</w:t>
      </w:r>
      <w:proofErr w:type="spellEnd"/>
      <w:r w:rsidRPr="00D039D8">
        <w:rPr>
          <w:rFonts w:cstheme="minorHAnsi"/>
          <w:szCs w:val="20"/>
          <w:lang w:val="en-US"/>
        </w:rPr>
        <w:t xml:space="preserve"> made up the positive samples in this dataset. </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Ratio (Positive: Negative)</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raining + Validation</w:t>
      </w:r>
      <w:r w:rsidRPr="00D039D8">
        <w:rPr>
          <w:rFonts w:cstheme="minorHAnsi"/>
          <w:szCs w:val="20"/>
          <w:lang w:val="en-US"/>
        </w:rPr>
        <w:tab/>
        <w:t>1 (20%): 4 (80%)</w:t>
      </w:r>
    </w:p>
    <w:p w:rsidR="00BF7191" w:rsidRPr="00D039D8" w:rsidRDefault="00BF7191" w:rsidP="00BF7191">
      <w:pPr>
        <w:pStyle w:val="ListParagraph"/>
        <w:spacing w:after="0"/>
        <w:ind w:left="0"/>
        <w:rPr>
          <w:rFonts w:cstheme="minorHAnsi"/>
          <w:szCs w:val="20"/>
          <w:lang w:val="en-US"/>
        </w:rPr>
      </w:pPr>
      <w:r w:rsidRPr="00D039D8">
        <w:rPr>
          <w:rFonts w:cstheme="minorHAnsi"/>
          <w:szCs w:val="20"/>
          <w:lang w:val="en-US"/>
        </w:rPr>
        <w:t>Test</w:t>
      </w:r>
      <w:r w:rsidRPr="00D039D8">
        <w:rPr>
          <w:rFonts w:cstheme="minorHAnsi"/>
          <w:szCs w:val="20"/>
          <w:lang w:val="en-US"/>
        </w:rPr>
        <w:tab/>
      </w:r>
      <w:r w:rsidRPr="00D039D8">
        <w:rPr>
          <w:rFonts w:cstheme="minorHAnsi"/>
          <w:szCs w:val="20"/>
          <w:lang w:val="en-US"/>
        </w:rPr>
        <w:tab/>
      </w:r>
      <w:r w:rsidRPr="00D039D8">
        <w:rPr>
          <w:rFonts w:cstheme="minorHAnsi"/>
          <w:szCs w:val="20"/>
          <w:lang w:val="en-US"/>
        </w:rPr>
        <w:tab/>
        <w:t>1 (10%): 9 (90%)</w:t>
      </w:r>
    </w:p>
    <w:p w:rsidR="00BF7191" w:rsidRPr="00D039D8" w:rsidRDefault="00BF7191" w:rsidP="00BF7191">
      <w:pPr>
        <w:pStyle w:val="ListParagraph"/>
        <w:ind w:left="0"/>
        <w:rPr>
          <w:rFonts w:cstheme="minorHAnsi"/>
          <w:szCs w:val="20"/>
          <w:lang w:val="en-US"/>
        </w:rPr>
      </w:pPr>
    </w:p>
    <w:p w:rsidR="003F1605" w:rsidRDefault="00BF7191" w:rsidP="00BF7191">
      <w:pPr>
        <w:pStyle w:val="ListParagraph"/>
        <w:ind w:left="0"/>
        <w:rPr>
          <w:rFonts w:cstheme="minorHAnsi"/>
          <w:szCs w:val="20"/>
          <w:lang w:val="en-US"/>
        </w:rPr>
      </w:pPr>
      <w:r w:rsidRPr="00D039D8">
        <w:rPr>
          <w:rFonts w:cstheme="minorHAnsi"/>
          <w:szCs w:val="20"/>
          <w:highlight w:val="lightGray"/>
          <w:lang w:val="en-US"/>
        </w:rPr>
        <w:t>To (further) demonstrate robustness of different (graph embedding/NRL) methods on incomplete interaction network.</w:t>
      </w:r>
      <w:r w:rsidRPr="00D039D8">
        <w:rPr>
          <w:rFonts w:cstheme="minorHAnsi"/>
          <w:szCs w:val="20"/>
          <w:lang w:val="en-US"/>
        </w:rPr>
        <w:t xml:space="preserve"> [Does not need all edges to achieve “good quality” graph </w:t>
      </w:r>
      <w:proofErr w:type="spellStart"/>
      <w:r w:rsidRPr="00D039D8">
        <w:rPr>
          <w:rFonts w:cstheme="minorHAnsi"/>
          <w:szCs w:val="20"/>
          <w:lang w:val="en-US"/>
        </w:rPr>
        <w:t>embeddings</w:t>
      </w:r>
      <w:proofErr w:type="spellEnd"/>
      <w:r w:rsidRPr="00D039D8">
        <w:rPr>
          <w:rFonts w:cstheme="minorHAnsi"/>
          <w:szCs w:val="20"/>
          <w:lang w:val="en-US"/>
        </w:rPr>
        <w:t xml:space="preserve">]. </w:t>
      </w:r>
    </w:p>
    <w:p w:rsidR="003F1605" w:rsidRDefault="003F1605" w:rsidP="003F1605">
      <w:pPr>
        <w:rPr>
          <w:lang w:val="en-US"/>
        </w:rPr>
      </w:pPr>
      <w:r>
        <w:rPr>
          <w:lang w:val="en-US"/>
        </w:rPr>
        <w:br w:type="page"/>
      </w:r>
    </w:p>
    <w:p w:rsidR="003F1605" w:rsidRDefault="003F1605" w:rsidP="003F1605">
      <w:pPr>
        <w:pStyle w:val="Heading2"/>
        <w:rPr>
          <w:lang w:val="en-US"/>
        </w:rPr>
      </w:pPr>
      <w:r>
        <w:rPr>
          <w:lang w:val="en-US"/>
        </w:rPr>
        <w:lastRenderedPageBreak/>
        <w:t>Clustering evaluation</w:t>
      </w:r>
    </w:p>
    <w:p w:rsidR="003F1605" w:rsidRDefault="003F1605" w:rsidP="003F1605">
      <w:pPr>
        <w:pStyle w:val="ListParagraph"/>
        <w:numPr>
          <w:ilvl w:val="0"/>
          <w:numId w:val="36"/>
        </w:numPr>
        <w:rPr>
          <w:lang w:val="en-US"/>
        </w:rPr>
      </w:pPr>
      <w:r>
        <w:rPr>
          <w:lang w:val="en-US"/>
        </w:rPr>
        <w:t>Homogeneity, completeness and V-measure {Rosenberg, 2007 #53}</w:t>
      </w:r>
    </w:p>
    <w:p w:rsidR="003F1605" w:rsidRDefault="003F1605" w:rsidP="003F1605">
      <w:pPr>
        <w:pStyle w:val="ListParagraph"/>
        <w:ind w:left="1800"/>
        <w:rPr>
          <w:lang w:val="en-US"/>
        </w:rPr>
      </w:pPr>
      <w:r w:rsidRPr="00D94EDC">
        <w:rPr>
          <w:highlight w:val="yellow"/>
          <w:lang w:val="en-US"/>
        </w:rPr>
        <w:t>Homogeneity: Each cluster contains only members of a single class</w:t>
      </w:r>
    </w:p>
    <w:p w:rsidR="003F1605" w:rsidRDefault="003F1605" w:rsidP="003F1605">
      <w:pPr>
        <w:pStyle w:val="ListParagraph"/>
        <w:ind w:left="1800"/>
        <w:rPr>
          <w:lang w:val="en-US"/>
        </w:rPr>
      </w:pPr>
      <w:r>
        <w:rPr>
          <w:lang w:val="en-US"/>
        </w:rPr>
        <w:t>Completeness: All members of a given class are assigned to the same cluster</w:t>
      </w:r>
    </w:p>
    <w:p w:rsidR="003F1605" w:rsidRDefault="003F1605" w:rsidP="003F1605">
      <w:pPr>
        <w:pStyle w:val="ListParagraph"/>
        <w:ind w:left="1800"/>
        <w:rPr>
          <w:lang w:val="en-US"/>
        </w:rPr>
      </w:pPr>
      <w:r>
        <w:rPr>
          <w:lang w:val="en-US"/>
        </w:rPr>
        <w:t>V-measure: Harmonic mean of homogeneity and completeness</w:t>
      </w:r>
    </w:p>
    <w:p w:rsidR="003F1605" w:rsidRPr="00D53BD0" w:rsidRDefault="003F1605" w:rsidP="003F1605">
      <w:pPr>
        <w:pStyle w:val="ListParagraph"/>
        <w:ind w:left="1800"/>
        <w:rPr>
          <w:rFonts w:eastAsiaTheme="minorEastAsia"/>
          <w:lang w:val="en-US"/>
        </w:rPr>
      </w:pPr>
      <m:oMathPara>
        <m:oMath>
          <m:r>
            <w:rPr>
              <w:rFonts w:ascii="Cambria Math" w:hAnsi="Cambria Math"/>
              <w:lang w:val="en-US"/>
            </w:rPr>
            <m:t>v=</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β</m:t>
                  </m:r>
                </m:e>
              </m:d>
              <m:r>
                <w:rPr>
                  <w:rFonts w:ascii="Cambria Math" w:hAnsi="Cambria Math"/>
                  <w:lang w:val="en-US"/>
                </w:rPr>
                <m:t>*homogeneity*completeness</m:t>
              </m:r>
            </m:num>
            <m:den>
              <m:r>
                <w:rPr>
                  <w:rFonts w:ascii="Cambria Math" w:hAnsi="Cambria Math"/>
                  <w:lang w:val="en-US"/>
                </w:rPr>
                <m:t>(β*homogeneity+completeness)</m:t>
              </m:r>
            </m:den>
          </m:f>
        </m:oMath>
      </m:oMathPara>
    </w:p>
    <w:p w:rsidR="003F1605" w:rsidRDefault="003F1605" w:rsidP="003F1605">
      <w:pPr>
        <w:pStyle w:val="ListParagraph"/>
        <w:ind w:left="1800"/>
        <w:rPr>
          <w:lang w:val="en-US"/>
        </w:rPr>
      </w:pPr>
      <w:r w:rsidRPr="00C47494">
        <w:rPr>
          <w:lang w:val="en-US"/>
        </w:rPr>
        <w:t>Β</w:t>
      </w:r>
      <w:r>
        <w:rPr>
          <w:lang w:val="en-US"/>
        </w:rPr>
        <w:t xml:space="preserve"> is set as default </w:t>
      </w:r>
    </w:p>
    <w:p w:rsidR="003F1605" w:rsidRDefault="003F1605" w:rsidP="003F1605">
      <w:pPr>
        <w:pStyle w:val="ListParagraph"/>
        <w:numPr>
          <w:ilvl w:val="0"/>
          <w:numId w:val="36"/>
        </w:numPr>
        <w:rPr>
          <w:lang w:val="en-US"/>
        </w:rPr>
      </w:pPr>
      <w:r>
        <w:rPr>
          <w:lang w:val="en-US"/>
        </w:rPr>
        <w:t>Fowlkes-Mallows score</w:t>
      </w:r>
    </w:p>
    <w:p w:rsidR="003F1605" w:rsidRDefault="003F1605" w:rsidP="003F1605">
      <w:pPr>
        <w:pStyle w:val="ListParagraph"/>
        <w:ind w:left="1800"/>
        <w:rPr>
          <w:lang w:val="en-US"/>
        </w:rPr>
      </w:pPr>
      <w:r>
        <w:rPr>
          <w:lang w:val="en-US"/>
        </w:rPr>
        <w:t>Geometric mean of the pairwise precision and recall</w:t>
      </w:r>
    </w:p>
    <w:p w:rsidR="003F1605" w:rsidRPr="00AD19FF" w:rsidRDefault="003F1605" w:rsidP="003F1605">
      <w:pPr>
        <w:pStyle w:val="ListParagraph"/>
        <w:ind w:left="1800"/>
        <w:rPr>
          <w:lang w:val="en-US"/>
        </w:rPr>
      </w:pPr>
      <m:oMathPara>
        <m:oMath>
          <m:r>
            <w:rPr>
              <w:rFonts w:ascii="Cambria Math" w:hAnsi="Cambria Math"/>
              <w:lang w:val="en-US"/>
            </w:rPr>
            <m:t>FMI=</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TP+FN)</m:t>
              </m:r>
            </m:den>
          </m:f>
        </m:oMath>
      </m:oMathPara>
    </w:p>
    <w:p w:rsidR="003F1605" w:rsidRDefault="003F1605" w:rsidP="003F1605">
      <w:pPr>
        <w:pStyle w:val="ListParagraph"/>
        <w:numPr>
          <w:ilvl w:val="0"/>
          <w:numId w:val="36"/>
        </w:numPr>
        <w:rPr>
          <w:lang w:val="en-US"/>
        </w:rPr>
      </w:pPr>
      <w:r>
        <w:rPr>
          <w:lang w:val="en-US"/>
        </w:rPr>
        <w:t>Adjusted rand index</w:t>
      </w:r>
    </w:p>
    <w:p w:rsidR="003F1605" w:rsidRDefault="003F1605" w:rsidP="003F1605">
      <w:pPr>
        <w:pStyle w:val="ListParagraph"/>
        <w:ind w:left="1800"/>
        <w:rPr>
          <w:lang w:val="en-US"/>
        </w:rPr>
      </w:pPr>
      <w:r>
        <w:rPr>
          <w:lang w:val="en-US"/>
        </w:rPr>
        <w:t>Function that measures the similarity of two assignments</w:t>
      </w:r>
    </w:p>
    <w:p w:rsidR="003F1605" w:rsidRPr="00D53BD0" w:rsidRDefault="003F1605" w:rsidP="003F1605">
      <w:pPr>
        <w:pStyle w:val="ListParagraph"/>
        <w:ind w:left="1800"/>
        <w:rPr>
          <w:lang w:val="en-US"/>
        </w:rPr>
      </w:pPr>
      <w:r>
        <w:rPr>
          <w:lang w:val="en-US"/>
        </w:rPr>
        <w:t>Takes into account that random chance will cause some (data points) to occupy the same clusters</w:t>
      </w:r>
    </w:p>
    <w:p w:rsidR="003F1605" w:rsidRDefault="003F1605" w:rsidP="003F1605">
      <w:pPr>
        <w:pStyle w:val="ListParagraph"/>
        <w:numPr>
          <w:ilvl w:val="0"/>
          <w:numId w:val="36"/>
        </w:numPr>
        <w:rPr>
          <w:lang w:val="en-US"/>
        </w:rPr>
      </w:pPr>
      <w:r>
        <w:rPr>
          <w:lang w:val="en-US"/>
        </w:rPr>
        <w:t>Adjusted mutual information score</w:t>
      </w:r>
    </w:p>
    <w:p w:rsidR="003F1605" w:rsidRDefault="003F1605" w:rsidP="003F1605">
      <w:pPr>
        <w:pStyle w:val="ListParagraph"/>
        <w:ind w:left="1800"/>
        <w:rPr>
          <w:lang w:val="en-US"/>
        </w:rPr>
      </w:pPr>
      <w:r>
        <w:rPr>
          <w:lang w:val="en-US"/>
        </w:rPr>
        <w:t>Measures the agreement of two assignments (split between clusters and split between the ground truth class labels)</w:t>
      </w:r>
    </w:p>
    <w:p w:rsidR="003F1605" w:rsidRPr="00812671" w:rsidRDefault="003F1605" w:rsidP="003F1605">
      <w:pPr>
        <w:pStyle w:val="ListParagraph"/>
        <w:ind w:left="1800"/>
        <w:rPr>
          <w:lang w:val="en-US"/>
        </w:rPr>
      </w:pPr>
      <w:r>
        <w:rPr>
          <w:lang w:val="en-US"/>
        </w:rPr>
        <w:t>Normalized against chance</w:t>
      </w:r>
    </w:p>
    <w:p w:rsidR="003F1605" w:rsidRPr="0057294F" w:rsidRDefault="003F1605" w:rsidP="003F1605">
      <w:pPr>
        <w:rPr>
          <w:rFonts w:cstheme="minorHAnsi"/>
          <w:lang w:val="en-US"/>
        </w:rPr>
      </w:pPr>
      <w:r>
        <w:rPr>
          <w:rFonts w:cstheme="minorHAnsi"/>
          <w:lang w:val="en-US"/>
        </w:rPr>
        <w:t xml:space="preserve">K-means algorithm ran on the embedded edge vectors to cluster all edges in edge list into 4 classes </w:t>
      </w:r>
      <w:r w:rsidRPr="0057294F">
        <w:rPr>
          <w:rFonts w:cstheme="minorHAnsi"/>
          <w:lang w:val="en-US"/>
        </w:rPr>
        <w:t>(positive samples split into 0.99, 0.95, 0.99 thresholds and negative samples)</w:t>
      </w:r>
      <w:r>
        <w:rPr>
          <w:rFonts w:cstheme="minorHAnsi"/>
          <w:lang w:val="en-US"/>
        </w:rPr>
        <w:t>.</w:t>
      </w:r>
    </w:p>
    <w:tbl>
      <w:tblPr>
        <w:tblStyle w:val="TableGrid"/>
        <w:tblW w:w="8856" w:type="dxa"/>
        <w:tblLook w:val="04A0" w:firstRow="1" w:lastRow="0" w:firstColumn="1" w:lastColumn="0" w:noHBand="0" w:noVBand="1"/>
      </w:tblPr>
      <w:tblGrid>
        <w:gridCol w:w="1657"/>
        <w:gridCol w:w="1423"/>
        <w:gridCol w:w="1481"/>
        <w:gridCol w:w="995"/>
        <w:gridCol w:w="1004"/>
        <w:gridCol w:w="1006"/>
        <w:gridCol w:w="6"/>
        <w:gridCol w:w="1278"/>
        <w:gridCol w:w="6"/>
      </w:tblGrid>
      <w:tr w:rsidR="003F1605" w:rsidTr="00DF617F">
        <w:tc>
          <w:tcPr>
            <w:tcW w:w="1657" w:type="dxa"/>
          </w:tcPr>
          <w:p w:rsidR="003F1605" w:rsidRPr="00976D5B" w:rsidRDefault="003F1605" w:rsidP="00DF617F">
            <w:pPr>
              <w:rPr>
                <w:rFonts w:cstheme="minorHAnsi"/>
                <w:b/>
                <w:lang w:val="en-US"/>
              </w:rPr>
            </w:pPr>
            <w:r w:rsidRPr="00976D5B">
              <w:rPr>
                <w:rFonts w:cstheme="minorHAnsi"/>
                <w:b/>
                <w:lang w:val="en-US"/>
              </w:rPr>
              <w:t>Method</w:t>
            </w:r>
          </w:p>
        </w:tc>
        <w:tc>
          <w:tcPr>
            <w:tcW w:w="1423" w:type="dxa"/>
          </w:tcPr>
          <w:p w:rsidR="003F1605" w:rsidRPr="00D81E1C" w:rsidRDefault="003F1605" w:rsidP="00DF617F">
            <w:pPr>
              <w:rPr>
                <w:rFonts w:cstheme="minorHAnsi"/>
                <w:highlight w:val="yellow"/>
                <w:lang w:val="en-US"/>
              </w:rPr>
            </w:pPr>
            <w:r w:rsidRPr="00D81E1C">
              <w:rPr>
                <w:rFonts w:cstheme="minorHAnsi"/>
                <w:highlight w:val="yellow"/>
                <w:lang w:val="en-US"/>
              </w:rPr>
              <w:t>Homogeneity</w:t>
            </w:r>
          </w:p>
        </w:tc>
        <w:tc>
          <w:tcPr>
            <w:tcW w:w="1481" w:type="dxa"/>
          </w:tcPr>
          <w:p w:rsidR="003F1605" w:rsidRDefault="003F1605" w:rsidP="00DF617F">
            <w:pPr>
              <w:rPr>
                <w:rFonts w:cstheme="minorHAnsi"/>
                <w:lang w:val="en-US"/>
              </w:rPr>
            </w:pPr>
            <w:r>
              <w:rPr>
                <w:rFonts w:cstheme="minorHAnsi"/>
                <w:lang w:val="en-US"/>
              </w:rPr>
              <w:t>Completeness</w:t>
            </w:r>
          </w:p>
        </w:tc>
        <w:tc>
          <w:tcPr>
            <w:tcW w:w="995" w:type="dxa"/>
          </w:tcPr>
          <w:p w:rsidR="003F1605" w:rsidRDefault="003F1605" w:rsidP="00DF617F">
            <w:pPr>
              <w:rPr>
                <w:rFonts w:cstheme="minorHAnsi"/>
                <w:lang w:val="en-US"/>
              </w:rPr>
            </w:pPr>
            <w:r>
              <w:rPr>
                <w:rFonts w:cstheme="minorHAnsi"/>
                <w:lang w:val="en-US"/>
              </w:rPr>
              <w:t>V-measure</w:t>
            </w:r>
          </w:p>
        </w:tc>
        <w:tc>
          <w:tcPr>
            <w:tcW w:w="1004" w:type="dxa"/>
          </w:tcPr>
          <w:p w:rsidR="003F1605" w:rsidRDefault="003F1605" w:rsidP="00DF617F">
            <w:pPr>
              <w:rPr>
                <w:rFonts w:cstheme="minorHAnsi"/>
                <w:lang w:val="en-US"/>
              </w:rPr>
            </w:pPr>
            <w:r w:rsidRPr="00EC611F">
              <w:rPr>
                <w:rFonts w:cstheme="minorHAnsi"/>
                <w:highlight w:val="yellow"/>
                <w:lang w:val="en-US"/>
              </w:rPr>
              <w:t>Fowlkes-Mallows score</w:t>
            </w:r>
          </w:p>
        </w:tc>
        <w:tc>
          <w:tcPr>
            <w:tcW w:w="1012" w:type="dxa"/>
            <w:gridSpan w:val="2"/>
          </w:tcPr>
          <w:p w:rsidR="003F1605" w:rsidRDefault="003F1605" w:rsidP="00DF617F">
            <w:pPr>
              <w:rPr>
                <w:rFonts w:cstheme="minorHAnsi"/>
                <w:lang w:val="en-US"/>
              </w:rPr>
            </w:pPr>
            <w:r>
              <w:rPr>
                <w:rFonts w:cstheme="minorHAnsi"/>
                <w:lang w:val="en-US"/>
              </w:rPr>
              <w:t>Adjusted rand score</w:t>
            </w:r>
          </w:p>
        </w:tc>
        <w:tc>
          <w:tcPr>
            <w:tcW w:w="1284" w:type="dxa"/>
            <w:gridSpan w:val="2"/>
          </w:tcPr>
          <w:p w:rsidR="003F1605" w:rsidRDefault="003F1605" w:rsidP="00DF617F">
            <w:pPr>
              <w:rPr>
                <w:rFonts w:cstheme="minorHAnsi"/>
                <w:lang w:val="en-US"/>
              </w:rPr>
            </w:pPr>
            <w:r>
              <w:rPr>
                <w:rFonts w:cstheme="minorHAnsi"/>
                <w:lang w:val="en-US"/>
              </w:rPr>
              <w:t>Adjusted Mutual Information score</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Matrix factorization-based</w:t>
            </w:r>
          </w:p>
        </w:tc>
      </w:tr>
      <w:tr w:rsidR="003F1605" w:rsidTr="00DF617F">
        <w:tc>
          <w:tcPr>
            <w:tcW w:w="1657" w:type="dxa"/>
          </w:tcPr>
          <w:p w:rsidR="003F1605" w:rsidRDefault="003F1605" w:rsidP="00DF617F">
            <w:pPr>
              <w:rPr>
                <w:rFonts w:cstheme="minorHAnsi"/>
                <w:lang w:val="en-US"/>
              </w:rPr>
            </w:pPr>
            <w:proofErr w:type="spellStart"/>
            <w:r>
              <w:rPr>
                <w:rFonts w:cstheme="minorHAnsi"/>
                <w:lang w:val="en-US"/>
              </w:rPr>
              <w:t>GraRep</w:t>
            </w:r>
            <w:proofErr w:type="spellEnd"/>
          </w:p>
          <w:p w:rsidR="003F1605" w:rsidRDefault="003F1605" w:rsidP="00DF617F">
            <w:pPr>
              <w:rPr>
                <w:rFonts w:cstheme="minorHAnsi"/>
                <w:lang w:val="en-US"/>
              </w:rPr>
            </w:pPr>
            <w:r>
              <w:rPr>
                <w:rFonts w:cstheme="minorHAnsi"/>
                <w:lang w:val="en-US"/>
              </w:rPr>
              <w:t>(Concatenation)</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378</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195</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257</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4748</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sidRPr="00F431A3">
              <w:rPr>
                <w:rFonts w:ascii="Calibri" w:hAnsi="Calibri"/>
                <w:color w:val="000000"/>
                <w:highlight w:val="lightGray"/>
              </w:rPr>
              <w:t>-0.03</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57</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Random walk-based</w:t>
            </w:r>
          </w:p>
        </w:tc>
      </w:tr>
      <w:tr w:rsidR="003F1605" w:rsidTr="00DF617F">
        <w:tc>
          <w:tcPr>
            <w:tcW w:w="1657" w:type="dxa"/>
          </w:tcPr>
          <w:p w:rsidR="003F1605" w:rsidRDefault="003F1605" w:rsidP="00DF617F">
            <w:pPr>
              <w:rPr>
                <w:rFonts w:cstheme="minorHAnsi"/>
                <w:lang w:val="en-US"/>
              </w:rPr>
            </w:pPr>
            <w:proofErr w:type="spellStart"/>
            <w:r>
              <w:rPr>
                <w:rFonts w:cstheme="minorHAnsi"/>
                <w:lang w:val="en-US"/>
              </w:rPr>
              <w:t>deepwalk</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91</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2</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00</w:t>
            </w:r>
          </w:p>
        </w:tc>
      </w:tr>
      <w:tr w:rsidR="003F1605" w:rsidTr="00DF617F">
        <w:tc>
          <w:tcPr>
            <w:tcW w:w="1657" w:type="dxa"/>
          </w:tcPr>
          <w:p w:rsidR="003F1605" w:rsidRDefault="003F1605" w:rsidP="00DF617F">
            <w:pPr>
              <w:rPr>
                <w:rFonts w:cstheme="minorHAnsi"/>
                <w:lang w:val="en-US"/>
              </w:rPr>
            </w:pPr>
            <w:r>
              <w:rPr>
                <w:rFonts w:cstheme="minorHAnsi"/>
                <w:lang w:val="en-US"/>
              </w:rPr>
              <w:t>n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29</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4</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9</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436</w:t>
            </w:r>
          </w:p>
        </w:tc>
        <w:tc>
          <w:tcPr>
            <w:tcW w:w="1012"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1</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19</w:t>
            </w:r>
          </w:p>
        </w:tc>
      </w:tr>
      <w:tr w:rsidR="003F1605" w:rsidTr="00DF617F">
        <w:trPr>
          <w:gridAfter w:val="1"/>
          <w:wAfter w:w="6" w:type="dxa"/>
        </w:trPr>
        <w:tc>
          <w:tcPr>
            <w:tcW w:w="1657" w:type="dxa"/>
          </w:tcPr>
          <w:p w:rsidR="003F1605" w:rsidRPr="00160CE7" w:rsidRDefault="003F1605" w:rsidP="00DF617F">
            <w:pPr>
              <w:rPr>
                <w:rFonts w:cstheme="minorHAnsi"/>
                <w:highlight w:val="green"/>
                <w:lang w:val="en-US"/>
              </w:rPr>
            </w:pPr>
            <w:r>
              <w:rPr>
                <w:rFonts w:cstheme="minorHAnsi"/>
                <w:lang w:val="en-US"/>
              </w:rPr>
              <w:t>n</w:t>
            </w:r>
            <w:r w:rsidRPr="0091498E">
              <w:rPr>
                <w:rFonts w:cstheme="minorHAnsi"/>
                <w:lang w:val="en-US"/>
              </w:rPr>
              <w:t>od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78</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27</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9</w:t>
            </w:r>
          </w:p>
        </w:tc>
        <w:tc>
          <w:tcPr>
            <w:tcW w:w="1004" w:type="dxa"/>
            <w:tcBorders>
              <w:top w:val="nil"/>
              <w:left w:val="nil"/>
              <w:bottom w:val="single" w:sz="4" w:space="0" w:color="auto"/>
              <w:right w:val="single" w:sz="4" w:space="0" w:color="auto"/>
            </w:tcBorders>
            <w:shd w:val="clear" w:color="auto" w:fill="auto"/>
            <w:vAlign w:val="bottom"/>
          </w:tcPr>
          <w:p w:rsidR="003F1605" w:rsidRPr="00DA2FAD" w:rsidRDefault="003F1605" w:rsidP="00DF617F">
            <w:pPr>
              <w:rPr>
                <w:rFonts w:ascii="Calibri" w:hAnsi="Calibri"/>
                <w:bCs/>
                <w:color w:val="000000"/>
              </w:rPr>
            </w:pPr>
            <w:r w:rsidRPr="00DA2FAD">
              <w:rPr>
                <w:rFonts w:ascii="Calibri" w:hAnsi="Calibri"/>
                <w:bCs/>
                <w:color w:val="000000"/>
              </w:rPr>
              <w:t>0.6898</w:t>
            </w:r>
          </w:p>
        </w:tc>
        <w:tc>
          <w:tcPr>
            <w:tcW w:w="1006" w:type="dxa"/>
            <w:tcBorders>
              <w:top w:val="nil"/>
              <w:left w:val="nil"/>
              <w:bottom w:val="single" w:sz="4" w:space="0" w:color="auto"/>
              <w:right w:val="single" w:sz="4" w:space="0" w:color="auto"/>
            </w:tcBorders>
            <w:shd w:val="clear" w:color="000000" w:fill="E7E6E6"/>
            <w:vAlign w:val="bottom"/>
          </w:tcPr>
          <w:p w:rsidR="003F1605" w:rsidRDefault="003F1605" w:rsidP="00DF617F">
            <w:pPr>
              <w:rPr>
                <w:rFonts w:ascii="Calibri" w:hAnsi="Calibri"/>
                <w:color w:val="000000"/>
              </w:rPr>
            </w:pPr>
            <w:r>
              <w:rPr>
                <w:rFonts w:ascii="Calibri" w:hAnsi="Calibri"/>
                <w:color w:val="000000"/>
              </w:rPr>
              <w:t>-0.0907</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9</w:t>
            </w:r>
          </w:p>
        </w:tc>
      </w:tr>
      <w:tr w:rsidR="003F1605" w:rsidTr="00DF617F">
        <w:tc>
          <w:tcPr>
            <w:tcW w:w="1657" w:type="dxa"/>
          </w:tcPr>
          <w:p w:rsidR="003F1605" w:rsidRPr="00160CE7" w:rsidRDefault="003F1605" w:rsidP="00DF617F">
            <w:pPr>
              <w:rPr>
                <w:rFonts w:cstheme="minorHAnsi"/>
                <w:highlight w:val="green"/>
                <w:lang w:val="en-US"/>
              </w:rPr>
            </w:pPr>
            <w:r w:rsidRPr="007D4029">
              <w:rPr>
                <w:rFonts w:cstheme="minorHAnsi"/>
                <w:lang w:val="en-US"/>
              </w:rPr>
              <w:t>struc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62</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74</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02</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69</w:t>
            </w:r>
          </w:p>
        </w:tc>
        <w:tc>
          <w:tcPr>
            <w:tcW w:w="1012"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14</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02</w:t>
            </w:r>
          </w:p>
        </w:tc>
      </w:tr>
      <w:tr w:rsidR="003F1605" w:rsidTr="00DF617F">
        <w:tc>
          <w:tcPr>
            <w:tcW w:w="1657" w:type="dxa"/>
          </w:tcPr>
          <w:p w:rsidR="003F1605" w:rsidRDefault="003F1605" w:rsidP="00DF617F">
            <w:pPr>
              <w:rPr>
                <w:rFonts w:cstheme="minorHAnsi"/>
                <w:lang w:val="en-US"/>
              </w:rPr>
            </w:pPr>
            <w:r>
              <w:rPr>
                <w:rFonts w:cstheme="minorHAnsi"/>
                <w:lang w:val="en-US"/>
              </w:rPr>
              <w:t>ripple2vec</w:t>
            </w:r>
          </w:p>
        </w:tc>
        <w:tc>
          <w:tcPr>
            <w:tcW w:w="1423" w:type="dxa"/>
            <w:tcBorders>
              <w:top w:val="nil"/>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54</w:t>
            </w:r>
          </w:p>
        </w:tc>
        <w:tc>
          <w:tcPr>
            <w:tcW w:w="1481"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72</w:t>
            </w:r>
          </w:p>
        </w:tc>
        <w:tc>
          <w:tcPr>
            <w:tcW w:w="995"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8</w:t>
            </w:r>
          </w:p>
        </w:tc>
        <w:tc>
          <w:tcPr>
            <w:tcW w:w="1004" w:type="dxa"/>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4372</w:t>
            </w:r>
          </w:p>
        </w:tc>
        <w:tc>
          <w:tcPr>
            <w:tcW w:w="1012" w:type="dxa"/>
            <w:gridSpan w:val="2"/>
            <w:tcBorders>
              <w:top w:val="nil"/>
              <w:left w:val="nil"/>
              <w:bottom w:val="single" w:sz="4" w:space="0" w:color="auto"/>
              <w:right w:val="single" w:sz="4" w:space="0" w:color="auto"/>
            </w:tcBorders>
            <w:shd w:val="clear" w:color="000000" w:fill="E7E6E6"/>
            <w:vAlign w:val="bottom"/>
          </w:tcPr>
          <w:p w:rsidR="003F1605" w:rsidRDefault="003F1605" w:rsidP="00DF617F">
            <w:pPr>
              <w:rPr>
                <w:rFonts w:ascii="Calibri" w:hAnsi="Calibri"/>
                <w:color w:val="000000"/>
              </w:rPr>
            </w:pPr>
            <w:r>
              <w:rPr>
                <w:rFonts w:ascii="Calibri" w:hAnsi="Calibri"/>
                <w:color w:val="000000"/>
              </w:rPr>
              <w:t>-0.0035</w:t>
            </w:r>
          </w:p>
        </w:tc>
        <w:tc>
          <w:tcPr>
            <w:tcW w:w="1284" w:type="dxa"/>
            <w:gridSpan w:val="2"/>
            <w:tcBorders>
              <w:top w:val="nil"/>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098</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Neural network-based</w:t>
            </w:r>
          </w:p>
        </w:tc>
      </w:tr>
      <w:tr w:rsidR="003F1605" w:rsidTr="00DF617F">
        <w:tc>
          <w:tcPr>
            <w:tcW w:w="1657" w:type="dxa"/>
          </w:tcPr>
          <w:p w:rsidR="003F1605" w:rsidRDefault="003F1605" w:rsidP="00DF617F">
            <w:pPr>
              <w:rPr>
                <w:rFonts w:cstheme="minorHAnsi"/>
                <w:lang w:val="en-US"/>
              </w:rPr>
            </w:pPr>
            <w:r>
              <w:rPr>
                <w:rFonts w:cstheme="minorHAnsi"/>
                <w:lang w:val="en-US"/>
              </w:rPr>
              <w:t>LINE</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196</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44</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18</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DA2FAD" w:rsidRDefault="003F1605" w:rsidP="00DF617F">
            <w:pPr>
              <w:rPr>
                <w:rFonts w:ascii="Calibri" w:hAnsi="Calibri"/>
                <w:bCs/>
                <w:color w:val="000000"/>
              </w:rPr>
            </w:pPr>
            <w:r w:rsidRPr="00DA2FAD">
              <w:rPr>
                <w:rFonts w:ascii="Calibri" w:hAnsi="Calibri"/>
                <w:bCs/>
                <w:color w:val="000000"/>
              </w:rPr>
              <w:t>0.6946</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867</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217</w:t>
            </w:r>
          </w:p>
        </w:tc>
      </w:tr>
      <w:tr w:rsidR="003F1605" w:rsidTr="00DF617F">
        <w:tc>
          <w:tcPr>
            <w:tcW w:w="1657" w:type="dxa"/>
          </w:tcPr>
          <w:p w:rsidR="003F1605" w:rsidRDefault="003F1605" w:rsidP="00DF617F">
            <w:pPr>
              <w:rPr>
                <w:rFonts w:cstheme="minorHAnsi"/>
                <w:lang w:val="en-US"/>
              </w:rPr>
            </w:pPr>
            <w:r>
              <w:rPr>
                <w:rFonts w:cstheme="minorHAnsi"/>
                <w:lang w:val="en-US"/>
              </w:rPr>
              <w:t>SDNE</w:t>
            </w:r>
          </w:p>
        </w:tc>
        <w:tc>
          <w:tcPr>
            <w:tcW w:w="1423" w:type="dxa"/>
            <w:tcBorders>
              <w:top w:val="nil"/>
              <w:left w:val="single" w:sz="4" w:space="0" w:color="auto"/>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909</w:t>
            </w:r>
          </w:p>
        </w:tc>
        <w:tc>
          <w:tcPr>
            <w:tcW w:w="1481"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2554</w:t>
            </w:r>
          </w:p>
        </w:tc>
        <w:tc>
          <w:tcPr>
            <w:tcW w:w="995"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09</w:t>
            </w:r>
          </w:p>
        </w:tc>
        <w:tc>
          <w:tcPr>
            <w:tcW w:w="1004" w:type="dxa"/>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7649</w:t>
            </w:r>
          </w:p>
        </w:tc>
        <w:tc>
          <w:tcPr>
            <w:tcW w:w="1012" w:type="dxa"/>
            <w:gridSpan w:val="2"/>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1</w:t>
            </w:r>
          </w:p>
        </w:tc>
        <w:tc>
          <w:tcPr>
            <w:tcW w:w="1284" w:type="dxa"/>
            <w:gridSpan w:val="2"/>
            <w:tcBorders>
              <w:top w:val="nil"/>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09</w:t>
            </w:r>
          </w:p>
        </w:tc>
      </w:tr>
      <w:tr w:rsidR="003F1605" w:rsidTr="00DF617F">
        <w:tc>
          <w:tcPr>
            <w:tcW w:w="1657" w:type="dxa"/>
          </w:tcPr>
          <w:p w:rsidR="003F1605" w:rsidRDefault="003F1605" w:rsidP="00DF617F">
            <w:pPr>
              <w:rPr>
                <w:rFonts w:cstheme="minorHAnsi"/>
                <w:lang w:val="en-US"/>
              </w:rPr>
            </w:pPr>
            <w:r>
              <w:rPr>
                <w:rFonts w:cstheme="minorHAnsi"/>
                <w:lang w:val="en-US"/>
              </w:rPr>
              <w:t>VGAE (Sum)</w:t>
            </w:r>
          </w:p>
        </w:tc>
        <w:tc>
          <w:tcPr>
            <w:tcW w:w="1423" w:type="dxa"/>
            <w:tcBorders>
              <w:top w:val="single" w:sz="4" w:space="0" w:color="auto"/>
              <w:left w:val="single" w:sz="4" w:space="0" w:color="auto"/>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471</w:t>
            </w:r>
          </w:p>
        </w:tc>
        <w:tc>
          <w:tcPr>
            <w:tcW w:w="1481"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392</w:t>
            </w:r>
          </w:p>
        </w:tc>
        <w:tc>
          <w:tcPr>
            <w:tcW w:w="995"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0428</w:t>
            </w:r>
          </w:p>
        </w:tc>
        <w:tc>
          <w:tcPr>
            <w:tcW w:w="1004" w:type="dxa"/>
            <w:tcBorders>
              <w:top w:val="single" w:sz="4" w:space="0" w:color="auto"/>
              <w:left w:val="nil"/>
              <w:bottom w:val="single" w:sz="4" w:space="0" w:color="auto"/>
              <w:right w:val="single" w:sz="4" w:space="0" w:color="auto"/>
            </w:tcBorders>
            <w:shd w:val="clear" w:color="auto" w:fill="auto"/>
            <w:vAlign w:val="bottom"/>
          </w:tcPr>
          <w:p w:rsidR="003F1605" w:rsidRPr="00BE4D71" w:rsidRDefault="003F1605" w:rsidP="00DF617F">
            <w:pPr>
              <w:rPr>
                <w:rFonts w:ascii="Calibri" w:hAnsi="Calibri"/>
                <w:bCs/>
                <w:color w:val="000000"/>
              </w:rPr>
            </w:pPr>
            <w:r w:rsidRPr="00BE4D71">
              <w:rPr>
                <w:rFonts w:ascii="Calibri" w:hAnsi="Calibri"/>
                <w:bCs/>
                <w:color w:val="000000"/>
              </w:rPr>
              <w:t>0.6022</w:t>
            </w:r>
          </w:p>
        </w:tc>
        <w:tc>
          <w:tcPr>
            <w:tcW w:w="1012"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1074</w:t>
            </w:r>
          </w:p>
        </w:tc>
        <w:tc>
          <w:tcPr>
            <w:tcW w:w="1284" w:type="dxa"/>
            <w:gridSpan w:val="2"/>
            <w:tcBorders>
              <w:top w:val="single" w:sz="4" w:space="0" w:color="auto"/>
              <w:left w:val="nil"/>
              <w:bottom w:val="single" w:sz="4" w:space="0" w:color="auto"/>
              <w:right w:val="single" w:sz="4" w:space="0" w:color="auto"/>
            </w:tcBorders>
            <w:shd w:val="clear" w:color="auto" w:fill="auto"/>
            <w:vAlign w:val="bottom"/>
          </w:tcPr>
          <w:p w:rsidR="003F1605" w:rsidRDefault="003F1605" w:rsidP="00DF617F">
            <w:pPr>
              <w:rPr>
                <w:rFonts w:ascii="Calibri" w:hAnsi="Calibri"/>
                <w:color w:val="000000"/>
              </w:rPr>
            </w:pPr>
            <w:r>
              <w:rPr>
                <w:rFonts w:ascii="Calibri" w:hAnsi="Calibri"/>
                <w:color w:val="000000"/>
              </w:rPr>
              <w:t>0.0427</w:t>
            </w:r>
          </w:p>
        </w:tc>
      </w:tr>
      <w:tr w:rsidR="003F1605" w:rsidTr="00DF617F">
        <w:tc>
          <w:tcPr>
            <w:tcW w:w="8856" w:type="dxa"/>
            <w:gridSpan w:val="9"/>
            <w:shd w:val="clear" w:color="auto" w:fill="FFF2CC" w:themeFill="accent4" w:themeFillTint="33"/>
          </w:tcPr>
          <w:p w:rsidR="003F1605" w:rsidRDefault="003F1605" w:rsidP="00DF617F">
            <w:pPr>
              <w:rPr>
                <w:rFonts w:cstheme="minorHAnsi"/>
                <w:lang w:val="en-US"/>
              </w:rPr>
            </w:pPr>
            <w:r>
              <w:rPr>
                <w:rFonts w:cstheme="minorHAnsi"/>
                <w:lang w:val="en-US"/>
              </w:rPr>
              <w:t>Node proximity for signed networks</w:t>
            </w:r>
          </w:p>
        </w:tc>
      </w:tr>
      <w:tr w:rsidR="003F1605" w:rsidTr="00DF617F">
        <w:tc>
          <w:tcPr>
            <w:tcW w:w="1657" w:type="dxa"/>
          </w:tcPr>
          <w:p w:rsidR="003F1605" w:rsidRDefault="003F1605" w:rsidP="00DF617F">
            <w:pPr>
              <w:rPr>
                <w:rFonts w:cstheme="minorHAnsi"/>
                <w:lang w:val="en-US"/>
              </w:rPr>
            </w:pPr>
            <w:proofErr w:type="spellStart"/>
            <w:r w:rsidRPr="006A27B4">
              <w:rPr>
                <w:rFonts w:cstheme="minorHAnsi"/>
                <w:highlight w:val="green"/>
                <w:lang w:val="en-US"/>
              </w:rPr>
              <w:t>nSNE</w:t>
            </w:r>
            <w:proofErr w:type="spellEnd"/>
          </w:p>
        </w:tc>
        <w:tc>
          <w:tcPr>
            <w:tcW w:w="1423" w:type="dxa"/>
            <w:tcBorders>
              <w:top w:val="single" w:sz="4" w:space="0" w:color="auto"/>
              <w:left w:val="single" w:sz="4" w:space="0" w:color="auto"/>
              <w:bottom w:val="single" w:sz="4" w:space="0" w:color="auto"/>
              <w:right w:val="single" w:sz="4" w:space="0" w:color="auto"/>
            </w:tcBorders>
            <w:shd w:val="clear" w:color="auto" w:fill="E2EFD9" w:themeFill="accent6" w:themeFillTint="33"/>
            <w:vAlign w:val="center"/>
          </w:tcPr>
          <w:p w:rsidR="003F1605" w:rsidRPr="001146C8" w:rsidRDefault="003F1605" w:rsidP="00DF617F">
            <w:pPr>
              <w:rPr>
                <w:rFonts w:ascii="Calibri" w:hAnsi="Calibri"/>
                <w:bCs/>
                <w:color w:val="000000"/>
              </w:rPr>
            </w:pPr>
            <w:r w:rsidRPr="001146C8">
              <w:rPr>
                <w:rFonts w:ascii="Calibri" w:hAnsi="Calibri"/>
                <w:bCs/>
                <w:color w:val="000000"/>
              </w:rPr>
              <w:t>0.6555</w:t>
            </w:r>
          </w:p>
        </w:tc>
        <w:tc>
          <w:tcPr>
            <w:tcW w:w="1481"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3121</w:t>
            </w:r>
          </w:p>
        </w:tc>
        <w:tc>
          <w:tcPr>
            <w:tcW w:w="995"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9</w:t>
            </w:r>
          </w:p>
        </w:tc>
        <w:tc>
          <w:tcPr>
            <w:tcW w:w="1004" w:type="dxa"/>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color w:val="000000"/>
              </w:rPr>
            </w:pPr>
            <w:r w:rsidRPr="001146C8">
              <w:rPr>
                <w:rFonts w:ascii="Calibri" w:hAnsi="Calibri"/>
                <w:color w:val="000000"/>
              </w:rPr>
              <w:t>0.6032</w:t>
            </w:r>
          </w:p>
        </w:tc>
        <w:tc>
          <w:tcPr>
            <w:tcW w:w="1012"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239</w:t>
            </w:r>
          </w:p>
        </w:tc>
        <w:tc>
          <w:tcPr>
            <w:tcW w:w="1284" w:type="dxa"/>
            <w:gridSpan w:val="2"/>
            <w:tcBorders>
              <w:top w:val="single" w:sz="4" w:space="0" w:color="auto"/>
              <w:left w:val="nil"/>
              <w:bottom w:val="single" w:sz="4" w:space="0" w:color="auto"/>
              <w:right w:val="single" w:sz="4" w:space="0" w:color="auto"/>
            </w:tcBorders>
            <w:shd w:val="clear" w:color="auto" w:fill="E2EFD9" w:themeFill="accent6" w:themeFillTint="33"/>
            <w:vAlign w:val="bottom"/>
          </w:tcPr>
          <w:p w:rsidR="003F1605" w:rsidRPr="001146C8" w:rsidRDefault="003F1605" w:rsidP="00DF617F">
            <w:pPr>
              <w:rPr>
                <w:rFonts w:ascii="Calibri" w:hAnsi="Calibri"/>
                <w:bCs/>
                <w:color w:val="000000"/>
              </w:rPr>
            </w:pPr>
            <w:r w:rsidRPr="001146C8">
              <w:rPr>
                <w:rFonts w:ascii="Calibri" w:hAnsi="Calibri"/>
                <w:bCs/>
                <w:color w:val="000000"/>
              </w:rPr>
              <w:t>0.4229</w:t>
            </w:r>
          </w:p>
        </w:tc>
      </w:tr>
    </w:tbl>
    <w:p w:rsidR="00482AB8" w:rsidRPr="000F331F" w:rsidRDefault="00482AB8">
      <w:pPr>
        <w:rPr>
          <w:rFonts w:ascii="Times New Roman" w:hAnsi="Times New Roman" w:cs="Times New Roman"/>
          <w:lang w:val="en-US"/>
        </w:rPr>
      </w:pPr>
      <w:r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0A6C02" w:rsidRPr="000A6C02" w:rsidRDefault="001C551C" w:rsidP="000A6C02">
      <w:pPr>
        <w:pStyle w:val="EndNoteBibliography"/>
      </w:pPr>
      <w:r>
        <w:fldChar w:fldCharType="begin"/>
      </w:r>
      <w:r>
        <w:instrText xml:space="preserve"> ADDIN EN.REFLIST </w:instrText>
      </w:r>
      <w:r>
        <w:fldChar w:fldCharType="separate"/>
      </w:r>
      <w:r w:rsidR="000A6C02" w:rsidRPr="000A6C02">
        <w:t>@article{RN4,</w:t>
      </w:r>
    </w:p>
    <w:p w:rsidR="000A6C02" w:rsidRPr="000A6C02" w:rsidRDefault="000A6C02" w:rsidP="000A6C02">
      <w:pPr>
        <w:pStyle w:val="EndNoteBibliography"/>
      </w:pPr>
      <w:r w:rsidRPr="000A6C02">
        <w:t xml:space="preserve">   author = {Alborzi, S. Z. and Ahmed Nacer, A. and Najjar, H. and Ritchie, D. W. and Devignes, M. D.},</w:t>
      </w:r>
    </w:p>
    <w:p w:rsidR="000A6C02" w:rsidRPr="000A6C02" w:rsidRDefault="000A6C02" w:rsidP="000A6C02">
      <w:pPr>
        <w:pStyle w:val="EndNoteBibliography"/>
      </w:pPr>
      <w:r w:rsidRPr="000A6C02">
        <w:t xml:space="preserve">   title = {PPIDomainMiner: Inferring domain-domain interactions from multiple sources of protein-protein interactions},</w:t>
      </w:r>
    </w:p>
    <w:p w:rsidR="000A6C02" w:rsidRPr="000A6C02" w:rsidRDefault="000A6C02" w:rsidP="000A6C02">
      <w:pPr>
        <w:pStyle w:val="EndNoteBibliography"/>
      </w:pPr>
      <w:r w:rsidRPr="000A6C02">
        <w:t xml:space="preserve">   journal = {PLoS Comput Biol},</w:t>
      </w:r>
    </w:p>
    <w:p w:rsidR="000A6C02" w:rsidRPr="000A6C02" w:rsidRDefault="000A6C02" w:rsidP="000A6C02">
      <w:pPr>
        <w:pStyle w:val="EndNoteBibliography"/>
      </w:pPr>
      <w:r w:rsidRPr="000A6C02">
        <w:t xml:space="preserve">   volume = {17},</w:t>
      </w:r>
    </w:p>
    <w:p w:rsidR="000A6C02" w:rsidRPr="000A6C02" w:rsidRDefault="000A6C02" w:rsidP="000A6C02">
      <w:pPr>
        <w:pStyle w:val="EndNoteBibliography"/>
      </w:pPr>
      <w:r w:rsidRPr="000A6C02">
        <w:t xml:space="preserve">   number = {8},</w:t>
      </w:r>
    </w:p>
    <w:p w:rsidR="000A6C02" w:rsidRPr="000A6C02" w:rsidRDefault="000A6C02" w:rsidP="000A6C02">
      <w:pPr>
        <w:pStyle w:val="EndNoteBibliography"/>
      </w:pPr>
      <w:r w:rsidRPr="000A6C02">
        <w:t xml:space="preserve">   pages = {e1008844},</w:t>
      </w:r>
    </w:p>
    <w:p w:rsidR="000A6C02" w:rsidRPr="000A6C02" w:rsidRDefault="000A6C02" w:rsidP="000A6C02">
      <w:pPr>
        <w:pStyle w:val="EndNoteBibliography"/>
      </w:pPr>
      <w:r w:rsidRPr="000A6C02">
        <w:t xml:space="preserve">   note = {Alborzi, Seyed Ziaeddin</w:t>
      </w:r>
    </w:p>
    <w:p w:rsidR="000A6C02" w:rsidRPr="000A6C02" w:rsidRDefault="000A6C02" w:rsidP="000A6C02">
      <w:pPr>
        <w:pStyle w:val="EndNoteBibliography"/>
      </w:pPr>
      <w:r w:rsidRPr="000A6C02">
        <w:t>Ahmed Nacer, Amina</w:t>
      </w:r>
    </w:p>
    <w:p w:rsidR="000A6C02" w:rsidRPr="000A6C02" w:rsidRDefault="000A6C02" w:rsidP="000A6C02">
      <w:pPr>
        <w:pStyle w:val="EndNoteBibliography"/>
      </w:pPr>
      <w:r w:rsidRPr="000A6C02">
        <w:t>Najjar, Hiba</w:t>
      </w:r>
    </w:p>
    <w:p w:rsidR="000A6C02" w:rsidRPr="000A6C02" w:rsidRDefault="000A6C02" w:rsidP="000A6C02">
      <w:pPr>
        <w:pStyle w:val="EndNoteBibliography"/>
      </w:pPr>
      <w:r w:rsidRPr="000A6C02">
        <w:t>Ritchie, David W</w:t>
      </w:r>
    </w:p>
    <w:p w:rsidR="000A6C02" w:rsidRPr="000A6C02" w:rsidRDefault="000A6C02" w:rsidP="000A6C02">
      <w:pPr>
        <w:pStyle w:val="EndNoteBibliography"/>
      </w:pPr>
      <w:r w:rsidRPr="000A6C02">
        <w:t>Devignes, Marie-Dominiq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1/08/10</w:t>
      </w:r>
    </w:p>
    <w:p w:rsidR="000A6C02" w:rsidRPr="000A6C02" w:rsidRDefault="000A6C02" w:rsidP="000A6C02">
      <w:pPr>
        <w:pStyle w:val="EndNoteBibliography"/>
      </w:pPr>
      <w:r w:rsidRPr="000A6C02">
        <w:t>PLoS Comput Biol. 2021 Aug 9;17(8):e1008844. doi: 10.1371/journal.pcbi.1008844. eCollection 2021 Aug.},</w:t>
      </w:r>
    </w:p>
    <w:p w:rsidR="000A6C02" w:rsidRPr="000A6C02" w:rsidRDefault="000A6C02" w:rsidP="000A6C02">
      <w:pPr>
        <w:pStyle w:val="EndNoteBibliography"/>
      </w:pPr>
      <w:r w:rsidRPr="000A6C02">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0A6C02">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24" w:history="1">
        <w:r w:rsidRPr="000A6C02">
          <w:rPr>
            <w:rStyle w:val="Hyperlink"/>
          </w:rPr>
          <w:t>http://ppidm.loria.fr/</w:t>
        </w:r>
      </w:hyperlink>
      <w:r w:rsidRPr="000A6C02">
        <w:t>.},</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w:t>
      </w:r>
    </w:p>
    <w:p w:rsidR="000A6C02" w:rsidRPr="000A6C02" w:rsidRDefault="000A6C02" w:rsidP="000A6C02">
      <w:pPr>
        <w:pStyle w:val="EndNoteBibliography"/>
      </w:pPr>
      <w:r w:rsidRPr="000A6C02">
        <w:t>Data Mining/statistics &amp; numerical data</w:t>
      </w:r>
    </w:p>
    <w:p w:rsidR="000A6C02" w:rsidRPr="000A6C02" w:rsidRDefault="000A6C02" w:rsidP="000A6C02">
      <w:pPr>
        <w:pStyle w:val="EndNoteBibliography"/>
      </w:pPr>
      <w:r w:rsidRPr="000A6C02">
        <w:t>Databases, Protein/statistics &amp; numerical data</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statistics &amp; numerical data</w:t>
      </w:r>
    </w:p>
    <w:p w:rsidR="000A6C02" w:rsidRPr="000A6C02" w:rsidRDefault="000A6C02" w:rsidP="000A6C02">
      <w:pPr>
        <w:pStyle w:val="EndNoteBibliography"/>
      </w:pPr>
      <w:r w:rsidRPr="000A6C02">
        <w:t>*Protein Interaction Map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553-7358 (Electronic)</w:t>
      </w:r>
    </w:p>
    <w:p w:rsidR="000A6C02" w:rsidRPr="000A6C02" w:rsidRDefault="000A6C02" w:rsidP="000A6C02">
      <w:pPr>
        <w:pStyle w:val="EndNoteBibliography"/>
      </w:pPr>
      <w:r w:rsidRPr="000A6C02">
        <w:t>1553-734X (Linking)},</w:t>
      </w:r>
    </w:p>
    <w:p w:rsidR="000A6C02" w:rsidRPr="000A6C02" w:rsidRDefault="000A6C02" w:rsidP="000A6C02">
      <w:pPr>
        <w:pStyle w:val="EndNoteBibliography"/>
      </w:pPr>
      <w:r w:rsidRPr="000A6C02">
        <w:t xml:space="preserve">   DOI = {10.1371/journal.pcbi.1008844},</w:t>
      </w:r>
    </w:p>
    <w:p w:rsidR="000A6C02" w:rsidRPr="000A6C02" w:rsidRDefault="000A6C02" w:rsidP="000A6C02">
      <w:pPr>
        <w:pStyle w:val="EndNoteBibliography"/>
      </w:pPr>
      <w:r w:rsidRPr="000A6C02">
        <w:t xml:space="preserve">   url = {</w:t>
      </w:r>
      <w:hyperlink r:id="rId25" w:history="1">
        <w:r w:rsidRPr="000A6C02">
          <w:rPr>
            <w:rStyle w:val="Hyperlink"/>
          </w:rPr>
          <w:t>https://www.ncbi.nlm.nih.gov/pubmed/3437072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7,</w:t>
      </w:r>
    </w:p>
    <w:p w:rsidR="000A6C02" w:rsidRPr="000A6C02" w:rsidRDefault="000A6C02" w:rsidP="000A6C02">
      <w:pPr>
        <w:pStyle w:val="EndNoteBibliography"/>
      </w:pPr>
      <w:r w:rsidRPr="000A6C02">
        <w:t xml:space="preserve">   author = {Ammari, Mais G. and Gresham, Cathy R. and McCarthy, Fiona M. and Nanduri, Bindu},</w:t>
      </w:r>
    </w:p>
    <w:p w:rsidR="000A6C02" w:rsidRPr="000A6C02" w:rsidRDefault="000A6C02" w:rsidP="000A6C02">
      <w:pPr>
        <w:pStyle w:val="EndNoteBibliography"/>
      </w:pPr>
      <w:r w:rsidRPr="000A6C02">
        <w:t xml:space="preserve">   title = {HPIDB 2.0: a curated database for host–pathogen interactions},</w:t>
      </w:r>
    </w:p>
    <w:p w:rsidR="000A6C02" w:rsidRPr="000A6C02" w:rsidRDefault="000A6C02" w:rsidP="000A6C02">
      <w:pPr>
        <w:pStyle w:val="EndNoteBibliography"/>
      </w:pPr>
      <w:r w:rsidRPr="000A6C02">
        <w:t xml:space="preserve">   journal = {Database},</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baw103},</w:t>
      </w:r>
    </w:p>
    <w:p w:rsidR="000A6C02" w:rsidRPr="000A6C02" w:rsidRDefault="000A6C02" w:rsidP="000A6C02">
      <w:pPr>
        <w:pStyle w:val="EndNoteBibliography"/>
      </w:pPr>
      <w:r w:rsidRPr="000A6C02">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26" w:history="1">
        <w:r w:rsidRPr="000A6C02">
          <w:rPr>
            <w:rStyle w:val="Hyperlink"/>
          </w:rPr>
          <w:t>http://www.agbase.msstate.edu/hpi/main.html</w:t>
        </w:r>
      </w:hyperlink>
      <w:r w:rsidRPr="000A6C02">
        <w:t xml:space="preserve"> ) is a resource for HPI data, and contains 45, 238 manually curated entries in the current release. Since the first description of the database in 2010, multiple enhancements to HPIDB data and interface services were made </w:t>
      </w:r>
      <w:r w:rsidRPr="000A6C02">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7" w:history="1">
        <w:r w:rsidRPr="000A6C02">
          <w:rPr>
            <w:rStyle w:val="Hyperlink"/>
          </w:rPr>
          <w:t>http://www.agbase.msstate.edu/hpi/main.html</w:t>
        </w:r>
      </w:hyperlink>
      <w:r w:rsidRPr="000A6C02">
        <w:t>},</w:t>
      </w:r>
    </w:p>
    <w:p w:rsidR="000A6C02" w:rsidRPr="000A6C02" w:rsidRDefault="000A6C02" w:rsidP="000A6C02">
      <w:pPr>
        <w:pStyle w:val="EndNoteBibliography"/>
      </w:pPr>
      <w:r w:rsidRPr="000A6C02">
        <w:t xml:space="preserve">   ISSN = {1758-0463},</w:t>
      </w:r>
    </w:p>
    <w:p w:rsidR="000A6C02" w:rsidRPr="000A6C02" w:rsidRDefault="000A6C02" w:rsidP="000A6C02">
      <w:pPr>
        <w:pStyle w:val="EndNoteBibliography"/>
      </w:pPr>
      <w:r w:rsidRPr="000A6C02">
        <w:t xml:space="preserve">   DOI = {10.1093/database/baw103},</w:t>
      </w:r>
    </w:p>
    <w:p w:rsidR="000A6C02" w:rsidRPr="000A6C02" w:rsidRDefault="000A6C02" w:rsidP="000A6C02">
      <w:pPr>
        <w:pStyle w:val="EndNoteBibliography"/>
      </w:pPr>
      <w:r w:rsidRPr="000A6C02">
        <w:t xml:space="preserve">   url = {</w:t>
      </w:r>
      <w:hyperlink r:id="rId28" w:history="1">
        <w:r w:rsidRPr="000A6C02">
          <w:rPr>
            <w:rStyle w:val="Hyperlink"/>
          </w:rPr>
          <w:t>https://doi.org/10.1093/database/baw103</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7,</w:t>
      </w:r>
    </w:p>
    <w:p w:rsidR="000A6C02" w:rsidRPr="000A6C02" w:rsidRDefault="000A6C02" w:rsidP="000A6C02">
      <w:pPr>
        <w:pStyle w:val="EndNoteBibliography"/>
      </w:pPr>
      <w:r w:rsidRPr="000A6C02">
        <w:t xml:space="preserve">   author = {Baranwal, Mayank and Magner, Abram and Saldinger, Jacob and Turali-Emre, Emine S. and Elvati, Paolo and Kozarekar, Shivani and VanEpps, J. Scott and Kotov, Nicholas A. and Violi, Angela and Hero, Alfred O.},</w:t>
      </w:r>
    </w:p>
    <w:p w:rsidR="000A6C02" w:rsidRPr="000A6C02" w:rsidRDefault="000A6C02" w:rsidP="000A6C02">
      <w:pPr>
        <w:pStyle w:val="EndNoteBibliography"/>
      </w:pPr>
      <w:r w:rsidRPr="000A6C02">
        <w:t xml:space="preserve">   title = {Struct2Graph: a graph attention network for structure based predictions of protein–protei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3},</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70},</w:t>
      </w:r>
    </w:p>
    <w:p w:rsidR="000A6C02" w:rsidRPr="000A6C02" w:rsidRDefault="000A6C02" w:rsidP="000A6C02">
      <w:pPr>
        <w:pStyle w:val="EndNoteBibliography"/>
      </w:pPr>
      <w:r w:rsidRPr="000A6C02">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0A6C02">
        <w:lastRenderedPageBreak/>
        <w:t>works on PPI predictions use protein-sequence information, and thus have difficulties in accounting for the three-dimensional organization of the protein chai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s12859-022-04910-9},</w:t>
      </w:r>
    </w:p>
    <w:p w:rsidR="000A6C02" w:rsidRPr="000A6C02" w:rsidRDefault="000A6C02" w:rsidP="000A6C02">
      <w:pPr>
        <w:pStyle w:val="EndNoteBibliography"/>
      </w:pPr>
      <w:r w:rsidRPr="000A6C02">
        <w:t xml:space="preserve">   url = {</w:t>
      </w:r>
      <w:hyperlink r:id="rId29" w:history="1">
        <w:r w:rsidRPr="000A6C02">
          <w:rPr>
            <w:rStyle w:val="Hyperlink"/>
          </w:rPr>
          <w:t>https://doi.org/10.1186/s12859-022-04910-9</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9,</w:t>
      </w:r>
    </w:p>
    <w:p w:rsidR="000A6C02" w:rsidRPr="000A6C02" w:rsidRDefault="000A6C02" w:rsidP="000A6C02">
      <w:pPr>
        <w:pStyle w:val="EndNoteBibliography"/>
      </w:pPr>
      <w:r w:rsidRPr="000A6C02">
        <w:t xml:space="preserve">   author = {Belkin, M. and Niyogi, P.},</w:t>
      </w:r>
    </w:p>
    <w:p w:rsidR="000A6C02" w:rsidRPr="000A6C02" w:rsidRDefault="000A6C02" w:rsidP="000A6C02">
      <w:pPr>
        <w:pStyle w:val="EndNoteBibliography"/>
      </w:pPr>
      <w:r w:rsidRPr="000A6C02">
        <w:t xml:space="preserve">   title = {Laplacian Eigenmaps for Dimensionality Reduction and Data Representation},</w:t>
      </w:r>
    </w:p>
    <w:p w:rsidR="000A6C02" w:rsidRPr="000A6C02" w:rsidRDefault="000A6C02" w:rsidP="000A6C02">
      <w:pPr>
        <w:pStyle w:val="EndNoteBibliography"/>
      </w:pPr>
      <w:r w:rsidRPr="000A6C02">
        <w:t xml:space="preserve">   journal = {Neural Computation},</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373-1396},</w:t>
      </w:r>
    </w:p>
    <w:p w:rsidR="000A6C02" w:rsidRPr="000A6C02" w:rsidRDefault="000A6C02" w:rsidP="000A6C02">
      <w:pPr>
        <w:pStyle w:val="EndNoteBibliography"/>
      </w:pPr>
      <w:r w:rsidRPr="000A6C02">
        <w:t xml:space="preserve">   ISSN = {0899-7667},</w:t>
      </w:r>
    </w:p>
    <w:p w:rsidR="000A6C02" w:rsidRPr="000A6C02" w:rsidRDefault="000A6C02" w:rsidP="000A6C02">
      <w:pPr>
        <w:pStyle w:val="EndNoteBibliography"/>
      </w:pPr>
      <w:r w:rsidRPr="000A6C02">
        <w:t xml:space="preserve">   DOI = {10.1162/089976603321780317},</w:t>
      </w:r>
    </w:p>
    <w:p w:rsidR="000A6C02" w:rsidRPr="000A6C02" w:rsidRDefault="000A6C02" w:rsidP="000A6C02">
      <w:pPr>
        <w:pStyle w:val="EndNoteBibliography"/>
      </w:pPr>
      <w:r w:rsidRPr="000A6C02">
        <w:t xml:space="preserve">   year = {2003},</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4,</w:t>
      </w:r>
    </w:p>
    <w:p w:rsidR="000A6C02" w:rsidRPr="000A6C02" w:rsidRDefault="000A6C02" w:rsidP="000A6C02">
      <w:pPr>
        <w:pStyle w:val="EndNoteBibliography"/>
      </w:pPr>
      <w:r w:rsidRPr="000A6C02">
        <w:t xml:space="preserve">   author = {Blohm, P. and Frishman, G. and Smialowski, P. and Goebels, F. and Wachinger, B. and Ruepp, A. and Frishman, D.},</w:t>
      </w:r>
    </w:p>
    <w:p w:rsidR="000A6C02" w:rsidRPr="000A6C02" w:rsidRDefault="000A6C02" w:rsidP="000A6C02">
      <w:pPr>
        <w:pStyle w:val="EndNoteBibliography"/>
      </w:pPr>
      <w:r w:rsidRPr="000A6C02">
        <w:t xml:space="preserve">   title = {Negatome 2.0: a database of non-interacting proteins derived by literature mining, manual annotation and protein structure analysis},</w:t>
      </w:r>
    </w:p>
    <w:p w:rsidR="000A6C02" w:rsidRPr="000A6C02" w:rsidRDefault="000A6C02" w:rsidP="000A6C02">
      <w:pPr>
        <w:pStyle w:val="EndNoteBibliography"/>
      </w:pPr>
      <w:r w:rsidRPr="000A6C02">
        <w:t xml:space="preserve">   journal = {Nucleic Acids Res},</w:t>
      </w:r>
    </w:p>
    <w:p w:rsidR="000A6C02" w:rsidRPr="000A6C02" w:rsidRDefault="000A6C02" w:rsidP="000A6C02">
      <w:pPr>
        <w:pStyle w:val="EndNoteBibliography"/>
      </w:pPr>
      <w:r w:rsidRPr="000A6C02">
        <w:t xml:space="preserve">   volume = {42},</w:t>
      </w:r>
    </w:p>
    <w:p w:rsidR="000A6C02" w:rsidRPr="000A6C02" w:rsidRDefault="000A6C02" w:rsidP="000A6C02">
      <w:pPr>
        <w:pStyle w:val="EndNoteBibliography"/>
      </w:pPr>
      <w:r w:rsidRPr="000A6C02">
        <w:t xml:space="preserve">   number = {Database issue},</w:t>
      </w:r>
    </w:p>
    <w:p w:rsidR="000A6C02" w:rsidRPr="000A6C02" w:rsidRDefault="000A6C02" w:rsidP="000A6C02">
      <w:pPr>
        <w:pStyle w:val="EndNoteBibliography"/>
      </w:pPr>
      <w:r w:rsidRPr="000A6C02">
        <w:t xml:space="preserve">   pages = {D396-400},</w:t>
      </w:r>
    </w:p>
    <w:p w:rsidR="000A6C02" w:rsidRPr="000A6C02" w:rsidRDefault="000A6C02" w:rsidP="000A6C02">
      <w:pPr>
        <w:pStyle w:val="EndNoteBibliography"/>
      </w:pPr>
      <w:r w:rsidRPr="000A6C02">
        <w:t xml:space="preserve">   note = {Blohm, Philipp</w:t>
      </w:r>
    </w:p>
    <w:p w:rsidR="000A6C02" w:rsidRPr="000A6C02" w:rsidRDefault="000A6C02" w:rsidP="000A6C02">
      <w:pPr>
        <w:pStyle w:val="EndNoteBibliography"/>
      </w:pPr>
      <w:r w:rsidRPr="000A6C02">
        <w:t>Frishman, Goar</w:t>
      </w:r>
    </w:p>
    <w:p w:rsidR="000A6C02" w:rsidRPr="000A6C02" w:rsidRDefault="000A6C02" w:rsidP="000A6C02">
      <w:pPr>
        <w:pStyle w:val="EndNoteBibliography"/>
      </w:pPr>
      <w:r w:rsidRPr="000A6C02">
        <w:lastRenderedPageBreak/>
        <w:t>Smialowski, Pawel</w:t>
      </w:r>
    </w:p>
    <w:p w:rsidR="000A6C02" w:rsidRPr="000A6C02" w:rsidRDefault="000A6C02" w:rsidP="000A6C02">
      <w:pPr>
        <w:pStyle w:val="EndNoteBibliography"/>
      </w:pPr>
      <w:r w:rsidRPr="000A6C02">
        <w:t>Goebels, Florian</w:t>
      </w:r>
    </w:p>
    <w:p w:rsidR="000A6C02" w:rsidRPr="000A6C02" w:rsidRDefault="000A6C02" w:rsidP="000A6C02">
      <w:pPr>
        <w:pStyle w:val="EndNoteBibliography"/>
      </w:pPr>
      <w:r w:rsidRPr="000A6C02">
        <w:t>Wachinger, Benedikt</w:t>
      </w:r>
    </w:p>
    <w:p w:rsidR="000A6C02" w:rsidRPr="000A6C02" w:rsidRDefault="000A6C02" w:rsidP="000A6C02">
      <w:pPr>
        <w:pStyle w:val="EndNoteBibliography"/>
      </w:pPr>
      <w:r w:rsidRPr="000A6C02">
        <w:t>Ruepp, Andreas</w:t>
      </w:r>
    </w:p>
    <w:p w:rsidR="000A6C02" w:rsidRPr="000A6C02" w:rsidRDefault="000A6C02" w:rsidP="000A6C02">
      <w:pPr>
        <w:pStyle w:val="EndNoteBibliography"/>
      </w:pPr>
      <w:r w:rsidRPr="000A6C02">
        <w:t>Frishman, Dmitrij</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3/11/12</w:t>
      </w:r>
    </w:p>
    <w:p w:rsidR="000A6C02" w:rsidRPr="000A6C02" w:rsidRDefault="000A6C02" w:rsidP="000A6C02">
      <w:pPr>
        <w:pStyle w:val="EndNoteBibliography"/>
      </w:pPr>
      <w:r w:rsidRPr="000A6C02">
        <w:t>Nucleic Acids Res. 2014 Jan;42(Database issue):D396-400. doi: 10.1093/nar/gkt1079. Epub 2013 Nov 8.},</w:t>
      </w:r>
    </w:p>
    <w:p w:rsidR="000A6C02" w:rsidRPr="000A6C02" w:rsidRDefault="000A6C02" w:rsidP="000A6C02">
      <w:pPr>
        <w:pStyle w:val="EndNoteBibliography"/>
      </w:pPr>
      <w:r w:rsidRPr="000A6C02">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30" w:history="1">
        <w:r w:rsidRPr="000A6C02">
          <w:rPr>
            <w:rStyle w:val="Hyperlink"/>
          </w:rPr>
          <w:t>http://mips.helmholtz-muenchen.de/proj/ppi/negatome</w:t>
        </w:r>
      </w:hyperlink>
      <w:r w:rsidRPr="000A6C02">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0A6C02" w:rsidRPr="000A6C02" w:rsidRDefault="000A6C02" w:rsidP="000A6C02">
      <w:pPr>
        <w:pStyle w:val="EndNoteBibliography"/>
      </w:pPr>
      <w:r w:rsidRPr="000A6C02">
        <w:t xml:space="preserve">   keywords = {Data Mining</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Internet</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 Interaction Domains and Motifs</w:t>
      </w:r>
    </w:p>
    <w:p w:rsidR="000A6C02" w:rsidRPr="000A6C02" w:rsidRDefault="000A6C02" w:rsidP="000A6C02">
      <w:pPr>
        <w:pStyle w:val="EndNoteBibliography"/>
      </w:pPr>
      <w:r w:rsidRPr="000A6C02">
        <w:t>*Protein Interaction Mapping},</w:t>
      </w:r>
    </w:p>
    <w:p w:rsidR="000A6C02" w:rsidRPr="000A6C02" w:rsidRDefault="000A6C02" w:rsidP="000A6C02">
      <w:pPr>
        <w:pStyle w:val="EndNoteBibliography"/>
      </w:pPr>
      <w:r w:rsidRPr="000A6C02">
        <w:t xml:space="preserve">   ISSN = {1362-4962 (Electronic)</w:t>
      </w:r>
    </w:p>
    <w:p w:rsidR="000A6C02" w:rsidRPr="000A6C02" w:rsidRDefault="000A6C02" w:rsidP="000A6C02">
      <w:pPr>
        <w:pStyle w:val="EndNoteBibliography"/>
      </w:pPr>
      <w:r w:rsidRPr="000A6C02">
        <w:t>0305-1048 (Linking)},</w:t>
      </w:r>
    </w:p>
    <w:p w:rsidR="000A6C02" w:rsidRPr="000A6C02" w:rsidRDefault="000A6C02" w:rsidP="000A6C02">
      <w:pPr>
        <w:pStyle w:val="EndNoteBibliography"/>
      </w:pPr>
      <w:r w:rsidRPr="000A6C02">
        <w:t xml:space="preserve">   DOI = {10.1093/nar/gkt1079},</w:t>
      </w:r>
    </w:p>
    <w:p w:rsidR="000A6C02" w:rsidRPr="000A6C02" w:rsidRDefault="000A6C02" w:rsidP="000A6C02">
      <w:pPr>
        <w:pStyle w:val="EndNoteBibliography"/>
      </w:pPr>
      <w:r w:rsidRPr="000A6C02">
        <w:t xml:space="preserve">   url = {</w:t>
      </w:r>
      <w:hyperlink r:id="rId31" w:history="1">
        <w:r w:rsidRPr="000A6C02">
          <w:rPr>
            <w:rStyle w:val="Hyperlink"/>
          </w:rPr>
          <w:t>https://www.ncbi.nlm.nih.gov/pubmed/24214996</w:t>
        </w:r>
      </w:hyperlink>
      <w:r w:rsidRPr="000A6C02">
        <w:t>},</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8,</w:t>
      </w:r>
    </w:p>
    <w:p w:rsidR="000A6C02" w:rsidRPr="000A6C02" w:rsidRDefault="000A6C02" w:rsidP="000A6C02">
      <w:pPr>
        <w:pStyle w:val="EndNoteBibliography"/>
      </w:pPr>
      <w:r w:rsidRPr="000A6C02">
        <w:t xml:space="preserve">   author = {Cao, Shaosheng and Lu, Wei and Xu, Qiongkai},</w:t>
      </w:r>
    </w:p>
    <w:p w:rsidR="000A6C02" w:rsidRPr="000A6C02" w:rsidRDefault="000A6C02" w:rsidP="000A6C02">
      <w:pPr>
        <w:pStyle w:val="EndNoteBibliography"/>
      </w:pPr>
      <w:r w:rsidRPr="000A6C02">
        <w:t xml:space="preserve">   title = {GraRep: Learning Graph Representations with Global Structural Information},</w:t>
      </w:r>
    </w:p>
    <w:p w:rsidR="000A6C02" w:rsidRPr="000A6C02" w:rsidRDefault="000A6C02" w:rsidP="000A6C02">
      <w:pPr>
        <w:pStyle w:val="EndNoteBibliography"/>
      </w:pPr>
      <w:r w:rsidRPr="000A6C02">
        <w:t xml:space="preserve">   pages = {891-900},</w:t>
      </w:r>
    </w:p>
    <w:p w:rsidR="000A6C02" w:rsidRPr="000A6C02" w:rsidRDefault="000A6C02" w:rsidP="000A6C02">
      <w:pPr>
        <w:pStyle w:val="EndNoteBibliography"/>
      </w:pPr>
      <w:r w:rsidRPr="000A6C02">
        <w:t xml:space="preserve">   DOI = {10.1145/2806416.2806512},</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35,</w:t>
      </w:r>
    </w:p>
    <w:p w:rsidR="000A6C02" w:rsidRPr="000A6C02" w:rsidRDefault="000A6C02" w:rsidP="000A6C02">
      <w:pPr>
        <w:pStyle w:val="EndNoteBibliography"/>
      </w:pPr>
      <w:r w:rsidRPr="000A6C02">
        <w:t xml:space="preserve">   author = {Cassisi, Carmelo and Montalto, Placido and Aliotta, Marco and Cannata, Andrea and Pulvirenti, Alfredo},</w:t>
      </w:r>
    </w:p>
    <w:p w:rsidR="000A6C02" w:rsidRPr="000A6C02" w:rsidRDefault="000A6C02" w:rsidP="000A6C02">
      <w:pPr>
        <w:pStyle w:val="EndNoteBibliography"/>
      </w:pPr>
      <w:r w:rsidRPr="000A6C02">
        <w:t xml:space="preserve">   title = {Similarity Measures and Dimensionality Reduction Techniques for Time Series Data Mining},</w:t>
      </w:r>
    </w:p>
    <w:p w:rsidR="000A6C02" w:rsidRPr="000A6C02" w:rsidRDefault="000A6C02" w:rsidP="000A6C02">
      <w:pPr>
        <w:pStyle w:val="EndNoteBibliography"/>
      </w:pPr>
      <w:r w:rsidRPr="000A6C02">
        <w:t xml:space="preserve">   ISBN = {978-953-51-0748-4},</w:t>
      </w:r>
    </w:p>
    <w:p w:rsidR="000A6C02" w:rsidRPr="000A6C02" w:rsidRDefault="000A6C02" w:rsidP="000A6C02">
      <w:pPr>
        <w:pStyle w:val="EndNoteBibliography"/>
      </w:pPr>
      <w:r w:rsidRPr="000A6C02">
        <w:t xml:space="preserve">   DOI = {10.5772/49941},</w:t>
      </w:r>
    </w:p>
    <w:p w:rsidR="000A6C02" w:rsidRPr="000A6C02" w:rsidRDefault="000A6C02" w:rsidP="000A6C02">
      <w:pPr>
        <w:pStyle w:val="EndNoteBibliography"/>
      </w:pPr>
      <w:r w:rsidRPr="000A6C02">
        <w:t xml:space="preserve">   year = {2012},</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2,</w:t>
      </w:r>
    </w:p>
    <w:p w:rsidR="000A6C02" w:rsidRPr="000A6C02" w:rsidRDefault="000A6C02" w:rsidP="000A6C02">
      <w:pPr>
        <w:pStyle w:val="EndNoteBibliography"/>
      </w:pPr>
      <w:r w:rsidRPr="000A6C02">
        <w:t xml:space="preserve">   author = {Chen, Z. and Zhao, P. and Li, F. and Leier, A. and Marquez-Lago, T. T. and Wang, Y. and Webb, G. I. and Smith, A. I. and Daly, R. J. and Chou, K. C. and Song, J.},</w:t>
      </w:r>
    </w:p>
    <w:p w:rsidR="000A6C02" w:rsidRPr="000A6C02" w:rsidRDefault="000A6C02" w:rsidP="000A6C02">
      <w:pPr>
        <w:pStyle w:val="EndNoteBibliography"/>
      </w:pPr>
      <w:r w:rsidRPr="000A6C02">
        <w:t xml:space="preserve">   title = {iFeature: a Python package and web server for features extraction and selection from protein and peptide sequence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4},</w:t>
      </w:r>
    </w:p>
    <w:p w:rsidR="000A6C02" w:rsidRPr="000A6C02" w:rsidRDefault="000A6C02" w:rsidP="000A6C02">
      <w:pPr>
        <w:pStyle w:val="EndNoteBibliography"/>
      </w:pPr>
      <w:r w:rsidRPr="000A6C02">
        <w:t xml:space="preserve">   pages = {2499-2502},</w:t>
      </w:r>
    </w:p>
    <w:p w:rsidR="000A6C02" w:rsidRPr="000A6C02" w:rsidRDefault="000A6C02" w:rsidP="000A6C02">
      <w:pPr>
        <w:pStyle w:val="EndNoteBibliography"/>
      </w:pPr>
      <w:r w:rsidRPr="000A6C02">
        <w:t xml:space="preserve">   note = {Chen, Zhen</w:t>
      </w:r>
    </w:p>
    <w:p w:rsidR="000A6C02" w:rsidRPr="000A6C02" w:rsidRDefault="000A6C02" w:rsidP="000A6C02">
      <w:pPr>
        <w:pStyle w:val="EndNoteBibliography"/>
      </w:pPr>
      <w:r w:rsidRPr="000A6C02">
        <w:t>Zhao, Pei</w:t>
      </w:r>
    </w:p>
    <w:p w:rsidR="000A6C02" w:rsidRPr="000A6C02" w:rsidRDefault="000A6C02" w:rsidP="000A6C02">
      <w:pPr>
        <w:pStyle w:val="EndNoteBibliography"/>
      </w:pPr>
      <w:r w:rsidRPr="000A6C02">
        <w:t>Li, Fuyi</w:t>
      </w:r>
    </w:p>
    <w:p w:rsidR="000A6C02" w:rsidRPr="000A6C02" w:rsidRDefault="000A6C02" w:rsidP="000A6C02">
      <w:pPr>
        <w:pStyle w:val="EndNoteBibliography"/>
      </w:pPr>
      <w:r w:rsidRPr="000A6C02">
        <w:lastRenderedPageBreak/>
        <w:t>Leier, Andre</w:t>
      </w:r>
    </w:p>
    <w:p w:rsidR="000A6C02" w:rsidRPr="000A6C02" w:rsidRDefault="000A6C02" w:rsidP="000A6C02">
      <w:pPr>
        <w:pStyle w:val="EndNoteBibliography"/>
      </w:pPr>
      <w:r w:rsidRPr="000A6C02">
        <w:t>Marquez-Lago, Tatiana T</w:t>
      </w:r>
    </w:p>
    <w:p w:rsidR="000A6C02" w:rsidRPr="000A6C02" w:rsidRDefault="000A6C02" w:rsidP="000A6C02">
      <w:pPr>
        <w:pStyle w:val="EndNoteBibliography"/>
      </w:pPr>
      <w:r w:rsidRPr="000A6C02">
        <w:t>Wang, Yanan</w:t>
      </w:r>
    </w:p>
    <w:p w:rsidR="000A6C02" w:rsidRPr="000A6C02" w:rsidRDefault="000A6C02" w:rsidP="000A6C02">
      <w:pPr>
        <w:pStyle w:val="EndNoteBibliography"/>
      </w:pPr>
      <w:r w:rsidRPr="000A6C02">
        <w:t>Webb, Geoffrey I</w:t>
      </w:r>
    </w:p>
    <w:p w:rsidR="000A6C02" w:rsidRPr="000A6C02" w:rsidRDefault="000A6C02" w:rsidP="000A6C02">
      <w:pPr>
        <w:pStyle w:val="EndNoteBibliography"/>
      </w:pPr>
      <w:r w:rsidRPr="000A6C02">
        <w:t>Smith, A Ian</w:t>
      </w:r>
    </w:p>
    <w:p w:rsidR="000A6C02" w:rsidRPr="000A6C02" w:rsidRDefault="000A6C02" w:rsidP="000A6C02">
      <w:pPr>
        <w:pStyle w:val="EndNoteBibliography"/>
      </w:pPr>
      <w:r w:rsidRPr="000A6C02">
        <w:t>Daly, Roger J</w:t>
      </w:r>
    </w:p>
    <w:p w:rsidR="000A6C02" w:rsidRPr="000A6C02" w:rsidRDefault="000A6C02" w:rsidP="000A6C02">
      <w:pPr>
        <w:pStyle w:val="EndNoteBibliography"/>
      </w:pPr>
      <w:r w:rsidRPr="000A6C02">
        <w:t>Chou, Kuo-Chen</w:t>
      </w:r>
    </w:p>
    <w:p w:rsidR="000A6C02" w:rsidRPr="000A6C02" w:rsidRDefault="000A6C02" w:rsidP="000A6C02">
      <w:pPr>
        <w:pStyle w:val="EndNoteBibliography"/>
      </w:pPr>
      <w:r w:rsidRPr="000A6C02">
        <w:t>Song, Jiangn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AI111965/AI/NIAID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03/13</w:t>
      </w:r>
    </w:p>
    <w:p w:rsidR="000A6C02" w:rsidRPr="000A6C02" w:rsidRDefault="000A6C02" w:rsidP="000A6C02">
      <w:pPr>
        <w:pStyle w:val="EndNoteBibliography"/>
      </w:pPr>
      <w:r w:rsidRPr="000A6C02">
        <w:t>Bioinformatics. 2018 Jul 15;34(14):2499-2502. doi: 10.1093/bioinformatics/bty140.},</w:t>
      </w:r>
    </w:p>
    <w:p w:rsidR="000A6C02" w:rsidRPr="000A6C02" w:rsidRDefault="000A6C02" w:rsidP="000A6C02">
      <w:pPr>
        <w:pStyle w:val="EndNoteBibliography"/>
      </w:pPr>
      <w:r w:rsidRPr="000A6C02">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32" w:history="1">
        <w:r w:rsidRPr="000A6C02">
          <w:rPr>
            <w:rStyle w:val="Hyperlink"/>
          </w:rPr>
          <w:t>http://iFeature.erc.monash.edu/</w:t>
        </w:r>
      </w:hyperlink>
      <w:r w:rsidRPr="000A6C02">
        <w:t xml:space="preserve">; </w:t>
      </w:r>
      <w:hyperlink r:id="rId33" w:history="1">
        <w:r w:rsidRPr="000A6C02">
          <w:rPr>
            <w:rStyle w:val="Hyperlink"/>
          </w:rPr>
          <w:t>https://github.com/Superzchen/iFeature/</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Machine Learning</w:t>
      </w:r>
    </w:p>
    <w:p w:rsidR="000A6C02" w:rsidRPr="000A6C02" w:rsidRDefault="000A6C02" w:rsidP="000A6C02">
      <w:pPr>
        <w:pStyle w:val="EndNoteBibliography"/>
      </w:pPr>
      <w:r w:rsidRPr="000A6C02">
        <w:t>*Molecular Sequence Annotation</w:t>
      </w:r>
    </w:p>
    <w:p w:rsidR="000A6C02" w:rsidRPr="000A6C02" w:rsidRDefault="000A6C02" w:rsidP="000A6C02">
      <w:pPr>
        <w:pStyle w:val="EndNoteBibliography"/>
      </w:pPr>
      <w:r w:rsidRPr="000A6C02">
        <w:t>Peptides/chemistry/*metabolism/physiology</w:t>
      </w:r>
    </w:p>
    <w:p w:rsidR="000A6C02" w:rsidRPr="000A6C02" w:rsidRDefault="000A6C02" w:rsidP="000A6C02">
      <w:pPr>
        <w:pStyle w:val="EndNoteBibliography"/>
      </w:pPr>
      <w:r w:rsidRPr="000A6C02">
        <w:t>Protein Conformation</w:t>
      </w:r>
    </w:p>
    <w:p w:rsidR="000A6C02" w:rsidRPr="000A6C02" w:rsidRDefault="000A6C02" w:rsidP="000A6C02">
      <w:pPr>
        <w:pStyle w:val="EndNoteBibliography"/>
      </w:pPr>
      <w:r w:rsidRPr="000A6C02">
        <w:t>Proteins/chemistry/*metabolism/physiology</w:t>
      </w:r>
    </w:p>
    <w:p w:rsidR="000A6C02" w:rsidRPr="000A6C02" w:rsidRDefault="000A6C02" w:rsidP="000A6C02">
      <w:pPr>
        <w:pStyle w:val="EndNoteBibliography"/>
      </w:pPr>
      <w:r w:rsidRPr="000A6C02">
        <w:t>Sequence Analysis, Protein/*method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lastRenderedPageBreak/>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y140},</w:t>
      </w:r>
    </w:p>
    <w:p w:rsidR="000A6C02" w:rsidRPr="000A6C02" w:rsidRDefault="000A6C02" w:rsidP="000A6C02">
      <w:pPr>
        <w:pStyle w:val="EndNoteBibliography"/>
      </w:pPr>
      <w:r w:rsidRPr="000A6C02">
        <w:t xml:space="preserve">   url = {</w:t>
      </w:r>
      <w:hyperlink r:id="rId34" w:history="1">
        <w:r w:rsidRPr="000A6C02">
          <w:rPr>
            <w:rStyle w:val="Hyperlink"/>
          </w:rPr>
          <w:t>https://www.ncbi.nlm.nih.gov/pubmed/29528364</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4,</w:t>
      </w:r>
    </w:p>
    <w:p w:rsidR="000A6C02" w:rsidRPr="000A6C02" w:rsidRDefault="000A6C02" w:rsidP="000A6C02">
      <w:pPr>
        <w:pStyle w:val="EndNoteBibliography"/>
      </w:pPr>
      <w:r w:rsidRPr="000A6C02">
        <w:t xml:space="preserve">   author = {Du, X. and Sun, S. and Hu, C. and Yao, Y. and Yan, Y. and Zhang, Y.},</w:t>
      </w:r>
    </w:p>
    <w:p w:rsidR="000A6C02" w:rsidRPr="000A6C02" w:rsidRDefault="000A6C02" w:rsidP="000A6C02">
      <w:pPr>
        <w:pStyle w:val="EndNoteBibliography"/>
      </w:pPr>
      <w:r w:rsidRPr="000A6C02">
        <w:t xml:space="preserve">   title = {DeepPPI: Boosting Prediction of Protein-Protein Interactions with Deep Neural Networks},</w:t>
      </w:r>
    </w:p>
    <w:p w:rsidR="000A6C02" w:rsidRPr="000A6C02" w:rsidRDefault="000A6C02" w:rsidP="000A6C02">
      <w:pPr>
        <w:pStyle w:val="EndNoteBibliography"/>
      </w:pPr>
      <w:r w:rsidRPr="000A6C02">
        <w:t xml:space="preserve">   journal = {J Chem Inf Model},</w:t>
      </w:r>
    </w:p>
    <w:p w:rsidR="000A6C02" w:rsidRPr="000A6C02" w:rsidRDefault="000A6C02" w:rsidP="000A6C02">
      <w:pPr>
        <w:pStyle w:val="EndNoteBibliography"/>
      </w:pPr>
      <w:r w:rsidRPr="000A6C02">
        <w:t xml:space="preserve">   volume = {57},</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1499-1510},</w:t>
      </w:r>
    </w:p>
    <w:p w:rsidR="000A6C02" w:rsidRPr="000A6C02" w:rsidRDefault="000A6C02" w:rsidP="000A6C02">
      <w:pPr>
        <w:pStyle w:val="EndNoteBibliography"/>
      </w:pPr>
      <w:r w:rsidRPr="000A6C02">
        <w:t xml:space="preserve">   note = {Du, Xiuquan</w:t>
      </w:r>
    </w:p>
    <w:p w:rsidR="000A6C02" w:rsidRPr="000A6C02" w:rsidRDefault="000A6C02" w:rsidP="000A6C02">
      <w:pPr>
        <w:pStyle w:val="EndNoteBibliography"/>
      </w:pPr>
      <w:r w:rsidRPr="000A6C02">
        <w:t>Sun, Shiwei</w:t>
      </w:r>
    </w:p>
    <w:p w:rsidR="000A6C02" w:rsidRPr="000A6C02" w:rsidRDefault="000A6C02" w:rsidP="000A6C02">
      <w:pPr>
        <w:pStyle w:val="EndNoteBibliography"/>
      </w:pPr>
      <w:r w:rsidRPr="000A6C02">
        <w:t>Hu, Changlin</w:t>
      </w:r>
    </w:p>
    <w:p w:rsidR="000A6C02" w:rsidRPr="000A6C02" w:rsidRDefault="000A6C02" w:rsidP="000A6C02">
      <w:pPr>
        <w:pStyle w:val="EndNoteBibliography"/>
      </w:pPr>
      <w:r w:rsidRPr="000A6C02">
        <w:t>Yao, Yu</w:t>
      </w:r>
    </w:p>
    <w:p w:rsidR="000A6C02" w:rsidRPr="000A6C02" w:rsidRDefault="000A6C02" w:rsidP="000A6C02">
      <w:pPr>
        <w:pStyle w:val="EndNoteBibliography"/>
      </w:pPr>
      <w:r w:rsidRPr="000A6C02">
        <w:t>Yan, Yuanting</w:t>
      </w:r>
    </w:p>
    <w:p w:rsidR="000A6C02" w:rsidRPr="000A6C02" w:rsidRDefault="000A6C02" w:rsidP="000A6C02">
      <w:pPr>
        <w:pStyle w:val="EndNoteBibliography"/>
      </w:pPr>
      <w:r w:rsidRPr="000A6C02">
        <w:t>Zhang, Yanp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17/05/18</w:t>
      </w:r>
    </w:p>
    <w:p w:rsidR="000A6C02" w:rsidRPr="000A6C02" w:rsidRDefault="000A6C02" w:rsidP="000A6C02">
      <w:pPr>
        <w:pStyle w:val="EndNoteBibliography"/>
      </w:pPr>
      <w:r w:rsidRPr="000A6C02">
        <w:t>J Chem Inf Model. 2017 Jun 26;57(6):1499-1510. doi: 10.1021/acs.jcim.7b00028. Epub 2017 May 26.},</w:t>
      </w:r>
    </w:p>
    <w:p w:rsidR="000A6C02" w:rsidRPr="000A6C02" w:rsidRDefault="000A6C02" w:rsidP="000A6C02">
      <w:pPr>
        <w:pStyle w:val="EndNoteBibliography"/>
      </w:pPr>
      <w:r w:rsidRPr="000A6C02">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0A6C02">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35" w:history="1">
        <w:r w:rsidRPr="000A6C02">
          <w:rPr>
            <w:rStyle w:val="Hyperlink"/>
          </w:rPr>
          <w:t>http://ailab.ahu.edu.cn:8087/DeepPPI/index.html</w:t>
        </w:r>
      </w:hyperlink>
      <w:r w:rsidRPr="000A6C02">
        <w:t xml:space="preserve"> .},</w:t>
      </w:r>
    </w:p>
    <w:p w:rsidR="000A6C02" w:rsidRPr="000A6C02" w:rsidRDefault="000A6C02" w:rsidP="000A6C02">
      <w:pPr>
        <w:pStyle w:val="EndNoteBibliography"/>
      </w:pPr>
      <w:r w:rsidRPr="000A6C02">
        <w:t xml:space="preserve">   keywords = {*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Saccharomyces cerevisiae/metabolism},</w:t>
      </w:r>
    </w:p>
    <w:p w:rsidR="000A6C02" w:rsidRPr="000A6C02" w:rsidRDefault="000A6C02" w:rsidP="000A6C02">
      <w:pPr>
        <w:pStyle w:val="EndNoteBibliography"/>
      </w:pPr>
      <w:r w:rsidRPr="000A6C02">
        <w:t xml:space="preserve">   ISSN = {1549-960X (Electronic)</w:t>
      </w:r>
    </w:p>
    <w:p w:rsidR="000A6C02" w:rsidRPr="000A6C02" w:rsidRDefault="000A6C02" w:rsidP="000A6C02">
      <w:pPr>
        <w:pStyle w:val="EndNoteBibliography"/>
      </w:pPr>
      <w:r w:rsidRPr="000A6C02">
        <w:t>1549-9596 (Linking)},</w:t>
      </w:r>
    </w:p>
    <w:p w:rsidR="000A6C02" w:rsidRPr="000A6C02" w:rsidRDefault="000A6C02" w:rsidP="000A6C02">
      <w:pPr>
        <w:pStyle w:val="EndNoteBibliography"/>
      </w:pPr>
      <w:r w:rsidRPr="000A6C02">
        <w:t xml:space="preserve">   DOI = {10.1021/acs.jcim.7b00028},</w:t>
      </w:r>
    </w:p>
    <w:p w:rsidR="000A6C02" w:rsidRPr="000A6C02" w:rsidRDefault="000A6C02" w:rsidP="000A6C02">
      <w:pPr>
        <w:pStyle w:val="EndNoteBibliography"/>
      </w:pPr>
      <w:r w:rsidRPr="000A6C02">
        <w:t xml:space="preserve">   url = {</w:t>
      </w:r>
      <w:hyperlink r:id="rId36" w:history="1">
        <w:r w:rsidRPr="000A6C02">
          <w:rPr>
            <w:rStyle w:val="Hyperlink"/>
          </w:rPr>
          <w:t>https://www.ncbi.nlm.nih.gov/pubmed/28514151</w:t>
        </w:r>
      </w:hyperlink>
      <w:r w:rsidRPr="000A6C02">
        <w:t>},</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3,</w:t>
      </w:r>
    </w:p>
    <w:p w:rsidR="000A6C02" w:rsidRPr="000A6C02" w:rsidRDefault="000A6C02" w:rsidP="000A6C02">
      <w:pPr>
        <w:pStyle w:val="EndNoteBibliography"/>
      </w:pPr>
      <w:r w:rsidRPr="000A6C02">
        <w:t xml:space="preserve">   author = {Dunham, B. and Ganapathiraju, M. K.},</w:t>
      </w:r>
    </w:p>
    <w:p w:rsidR="000A6C02" w:rsidRPr="000A6C02" w:rsidRDefault="000A6C02" w:rsidP="000A6C02">
      <w:pPr>
        <w:pStyle w:val="EndNoteBibliography"/>
      </w:pPr>
      <w:r w:rsidRPr="000A6C02">
        <w:t xml:space="preserve">   title = {Benchmark Evaluation of Protein-Protein Interaction Prediction Algorithms},</w:t>
      </w:r>
    </w:p>
    <w:p w:rsidR="000A6C02" w:rsidRPr="000A6C02" w:rsidRDefault="000A6C02" w:rsidP="000A6C02">
      <w:pPr>
        <w:pStyle w:val="EndNoteBibliography"/>
      </w:pPr>
      <w:r w:rsidRPr="000A6C02">
        <w:t xml:space="preserve">   journal = {Molecules},</w:t>
      </w:r>
    </w:p>
    <w:p w:rsidR="000A6C02" w:rsidRPr="000A6C02" w:rsidRDefault="000A6C02" w:rsidP="000A6C02">
      <w:pPr>
        <w:pStyle w:val="EndNoteBibliography"/>
      </w:pPr>
      <w:r w:rsidRPr="000A6C02">
        <w:t xml:space="preserve">   volume = {27},</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note = {Dunham, Brandan</w:t>
      </w:r>
    </w:p>
    <w:p w:rsidR="000A6C02" w:rsidRPr="000A6C02" w:rsidRDefault="000A6C02" w:rsidP="000A6C02">
      <w:pPr>
        <w:pStyle w:val="EndNoteBibliography"/>
      </w:pPr>
      <w:r w:rsidRPr="000A6C02">
        <w:t>Ganapathiraju, Madhavi K</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T15 LM007059/LM/NLM NIH HHS/</w:t>
      </w:r>
    </w:p>
    <w:p w:rsidR="000A6C02" w:rsidRPr="000A6C02" w:rsidRDefault="000A6C02" w:rsidP="000A6C02">
      <w:pPr>
        <w:pStyle w:val="EndNoteBibliography"/>
      </w:pPr>
      <w:r w:rsidRPr="000A6C02">
        <w:t>T15LM007059/ National Library of Medicine</w:t>
      </w:r>
    </w:p>
    <w:p w:rsidR="000A6C02" w:rsidRPr="000A6C02" w:rsidRDefault="000A6C02" w:rsidP="000A6C02">
      <w:pPr>
        <w:pStyle w:val="EndNoteBibliography"/>
      </w:pPr>
      <w:r w:rsidRPr="000A6C02">
        <w:t>Switzerland</w:t>
      </w:r>
    </w:p>
    <w:p w:rsidR="000A6C02" w:rsidRPr="000A6C02" w:rsidRDefault="000A6C02" w:rsidP="000A6C02">
      <w:pPr>
        <w:pStyle w:val="EndNoteBibliography"/>
      </w:pPr>
      <w:r w:rsidRPr="000A6C02">
        <w:t>2022/01/12</w:t>
      </w:r>
    </w:p>
    <w:p w:rsidR="000A6C02" w:rsidRPr="000A6C02" w:rsidRDefault="000A6C02" w:rsidP="000A6C02">
      <w:pPr>
        <w:pStyle w:val="EndNoteBibliography"/>
      </w:pPr>
      <w:r w:rsidRPr="000A6C02">
        <w:t>Molecules. 2021 Dec 22;27(1). pii: molecules27010041. doi: 10.3390/molecules27010041.},</w:t>
      </w:r>
    </w:p>
    <w:p w:rsidR="000A6C02" w:rsidRPr="000A6C02" w:rsidRDefault="000A6C02" w:rsidP="000A6C02">
      <w:pPr>
        <w:pStyle w:val="EndNoteBibliography"/>
      </w:pPr>
      <w:r w:rsidRPr="000A6C02">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0A6C02">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Databases, Genetic</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ROC Curve</w:t>
      </w:r>
    </w:p>
    <w:p w:rsidR="000A6C02" w:rsidRPr="000A6C02" w:rsidRDefault="000A6C02" w:rsidP="000A6C02">
      <w:pPr>
        <w:pStyle w:val="EndNoteBibliography"/>
      </w:pPr>
      <w:r w:rsidRPr="000A6C02">
        <w:t>Reproducibility of Result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computational prediction</w:t>
      </w:r>
    </w:p>
    <w:p w:rsidR="000A6C02" w:rsidRPr="000A6C02" w:rsidRDefault="000A6C02" w:rsidP="000A6C02">
      <w:pPr>
        <w:pStyle w:val="EndNoteBibliography"/>
      </w:pPr>
      <w:r w:rsidRPr="000A6C02">
        <w:t>evaluation</w:t>
      </w:r>
    </w:p>
    <w:p w:rsidR="000A6C02" w:rsidRPr="000A6C02" w:rsidRDefault="000A6C02" w:rsidP="000A6C02">
      <w:pPr>
        <w:pStyle w:val="EndNoteBibliography"/>
      </w:pPr>
      <w:r w:rsidRPr="000A6C02">
        <w:t>interactome</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20-3049 (Electronic)</w:t>
      </w:r>
    </w:p>
    <w:p w:rsidR="000A6C02" w:rsidRPr="000A6C02" w:rsidRDefault="000A6C02" w:rsidP="000A6C02">
      <w:pPr>
        <w:pStyle w:val="EndNoteBibliography"/>
      </w:pPr>
      <w:r w:rsidRPr="000A6C02">
        <w:t>1420-3049 (Linking)},</w:t>
      </w:r>
    </w:p>
    <w:p w:rsidR="000A6C02" w:rsidRPr="000A6C02" w:rsidRDefault="000A6C02" w:rsidP="000A6C02">
      <w:pPr>
        <w:pStyle w:val="EndNoteBibliography"/>
      </w:pPr>
      <w:r w:rsidRPr="000A6C02">
        <w:t xml:space="preserve">   DOI = {10.3390/molecules27010041},</w:t>
      </w:r>
    </w:p>
    <w:p w:rsidR="000A6C02" w:rsidRPr="000A6C02" w:rsidRDefault="000A6C02" w:rsidP="000A6C02">
      <w:pPr>
        <w:pStyle w:val="EndNoteBibliography"/>
      </w:pPr>
      <w:r w:rsidRPr="000A6C02">
        <w:t xml:space="preserve">   url = {</w:t>
      </w:r>
      <w:hyperlink r:id="rId37" w:history="1">
        <w:r w:rsidRPr="000A6C02">
          <w:rPr>
            <w:rStyle w:val="Hyperlink"/>
          </w:rPr>
          <w:t>https://www.ncbi.nlm.nih.gov/pubmed/3501128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8,</w:t>
      </w:r>
    </w:p>
    <w:p w:rsidR="000A6C02" w:rsidRPr="000A6C02" w:rsidRDefault="000A6C02" w:rsidP="000A6C02">
      <w:pPr>
        <w:pStyle w:val="EndNoteBibliography"/>
      </w:pPr>
      <w:r w:rsidRPr="000A6C02">
        <w:t xml:space="preserve">   author = {Gao, Z. and Fu, G. and Ouyang, C. and Tsutsui, S. and Liu, X. and Yang, J. and Gessner, C. and Foote, B. and Wild, D. and Ding, Y. and Yu, Q.},</w:t>
      </w:r>
    </w:p>
    <w:p w:rsidR="000A6C02" w:rsidRPr="000A6C02" w:rsidRDefault="000A6C02" w:rsidP="000A6C02">
      <w:pPr>
        <w:pStyle w:val="EndNoteBibliography"/>
      </w:pPr>
      <w:r w:rsidRPr="000A6C02">
        <w:lastRenderedPageBreak/>
        <w:t xml:space="preserve">   title = {edge2vec: Representation learning using edge semantics for biomedical knowledge discovery},</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06},</w:t>
      </w:r>
    </w:p>
    <w:p w:rsidR="000A6C02" w:rsidRPr="000A6C02" w:rsidRDefault="000A6C02" w:rsidP="000A6C02">
      <w:pPr>
        <w:pStyle w:val="EndNoteBibliography"/>
      </w:pPr>
      <w:r w:rsidRPr="000A6C02">
        <w:t xml:space="preserve">   note = {Gao, Zheng</w:t>
      </w:r>
    </w:p>
    <w:p w:rsidR="000A6C02" w:rsidRPr="000A6C02" w:rsidRDefault="000A6C02" w:rsidP="000A6C02">
      <w:pPr>
        <w:pStyle w:val="EndNoteBibliography"/>
      </w:pPr>
      <w:r w:rsidRPr="000A6C02">
        <w:t>Fu, Gang</w:t>
      </w:r>
    </w:p>
    <w:p w:rsidR="000A6C02" w:rsidRPr="000A6C02" w:rsidRDefault="000A6C02" w:rsidP="000A6C02">
      <w:pPr>
        <w:pStyle w:val="EndNoteBibliography"/>
      </w:pPr>
      <w:r w:rsidRPr="000A6C02">
        <w:t>Ouyang, Chunping</w:t>
      </w:r>
    </w:p>
    <w:p w:rsidR="000A6C02" w:rsidRPr="000A6C02" w:rsidRDefault="000A6C02" w:rsidP="000A6C02">
      <w:pPr>
        <w:pStyle w:val="EndNoteBibliography"/>
      </w:pPr>
      <w:r w:rsidRPr="000A6C02">
        <w:t>Tsutsui, Satoshi</w:t>
      </w:r>
    </w:p>
    <w:p w:rsidR="000A6C02" w:rsidRPr="000A6C02" w:rsidRDefault="000A6C02" w:rsidP="000A6C02">
      <w:pPr>
        <w:pStyle w:val="EndNoteBibliography"/>
      </w:pPr>
      <w:r w:rsidRPr="000A6C02">
        <w:t>Liu, Xiaozhong</w:t>
      </w:r>
    </w:p>
    <w:p w:rsidR="000A6C02" w:rsidRPr="000A6C02" w:rsidRDefault="000A6C02" w:rsidP="000A6C02">
      <w:pPr>
        <w:pStyle w:val="EndNoteBibliography"/>
      </w:pPr>
      <w:r w:rsidRPr="000A6C02">
        <w:t>Yang, Jeremy</w:t>
      </w:r>
    </w:p>
    <w:p w:rsidR="000A6C02" w:rsidRPr="000A6C02" w:rsidRDefault="000A6C02" w:rsidP="000A6C02">
      <w:pPr>
        <w:pStyle w:val="EndNoteBibliography"/>
      </w:pPr>
      <w:r w:rsidRPr="000A6C02">
        <w:t>Gessner, Christopher</w:t>
      </w:r>
    </w:p>
    <w:p w:rsidR="000A6C02" w:rsidRPr="000A6C02" w:rsidRDefault="000A6C02" w:rsidP="000A6C02">
      <w:pPr>
        <w:pStyle w:val="EndNoteBibliography"/>
      </w:pPr>
      <w:r w:rsidRPr="000A6C02">
        <w:t>Foote, Brian</w:t>
      </w:r>
    </w:p>
    <w:p w:rsidR="000A6C02" w:rsidRPr="000A6C02" w:rsidRDefault="000A6C02" w:rsidP="000A6C02">
      <w:pPr>
        <w:pStyle w:val="EndNoteBibliography"/>
      </w:pPr>
      <w:r w:rsidRPr="000A6C02">
        <w:t>Wild, David</w:t>
      </w:r>
    </w:p>
    <w:p w:rsidR="000A6C02" w:rsidRPr="000A6C02" w:rsidRDefault="000A6C02" w:rsidP="000A6C02">
      <w:pPr>
        <w:pStyle w:val="EndNoteBibliography"/>
      </w:pPr>
      <w:r w:rsidRPr="000A6C02">
        <w:t>Ding, Ying</w:t>
      </w:r>
    </w:p>
    <w:p w:rsidR="000A6C02" w:rsidRPr="000A6C02" w:rsidRDefault="000A6C02" w:rsidP="000A6C02">
      <w:pPr>
        <w:pStyle w:val="EndNoteBibliography"/>
      </w:pPr>
      <w:r w:rsidRPr="000A6C02">
        <w:t>Yu, Qi</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71573162/National Natural Science Foundation of China</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06/27</w:t>
      </w:r>
    </w:p>
    <w:p w:rsidR="000A6C02" w:rsidRPr="000A6C02" w:rsidRDefault="000A6C02" w:rsidP="000A6C02">
      <w:pPr>
        <w:pStyle w:val="EndNoteBibliography"/>
      </w:pPr>
      <w:r w:rsidRPr="000A6C02">
        <w:t>BMC Bioinformatics. 2019 Jun 10;20(1):306. doi: 10.1186/s12859-019-2914-2.},</w:t>
      </w:r>
    </w:p>
    <w:p w:rsidR="000A6C02" w:rsidRPr="000A6C02" w:rsidRDefault="000A6C02" w:rsidP="000A6C02">
      <w:pPr>
        <w:pStyle w:val="EndNoteBibliography"/>
      </w:pPr>
      <w:r w:rsidRPr="000A6C02">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0A6C02">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Biomedical Research</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Informatics/*methods</w:t>
      </w:r>
    </w:p>
    <w:p w:rsidR="000A6C02" w:rsidRPr="000A6C02" w:rsidRDefault="000A6C02" w:rsidP="000A6C02">
      <w:pPr>
        <w:pStyle w:val="EndNoteBibliography"/>
      </w:pPr>
      <w:r w:rsidRPr="000A6C02">
        <w:t>*Knowledge</w:t>
      </w:r>
    </w:p>
    <w:p w:rsidR="000A6C02" w:rsidRPr="000A6C02" w:rsidRDefault="000A6C02" w:rsidP="000A6C02">
      <w:pPr>
        <w:pStyle w:val="EndNoteBibliography"/>
      </w:pPr>
      <w:r w:rsidRPr="000A6C02">
        <w:t>*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Applied machine learning</w:t>
      </w:r>
    </w:p>
    <w:p w:rsidR="000A6C02" w:rsidRPr="000A6C02" w:rsidRDefault="000A6C02" w:rsidP="000A6C02">
      <w:pPr>
        <w:pStyle w:val="EndNoteBibliography"/>
      </w:pPr>
      <w:r w:rsidRPr="000A6C02">
        <w:t>Biomedical knowledge discovery</w:t>
      </w:r>
    </w:p>
    <w:p w:rsidR="000A6C02" w:rsidRPr="000A6C02" w:rsidRDefault="000A6C02" w:rsidP="000A6C02">
      <w:pPr>
        <w:pStyle w:val="EndNoteBibliography"/>
      </w:pPr>
      <w:r w:rsidRPr="000A6C02">
        <w:t>Data science</w:t>
      </w:r>
    </w:p>
    <w:p w:rsidR="000A6C02" w:rsidRPr="000A6C02" w:rsidRDefault="000A6C02" w:rsidP="000A6C02">
      <w:pPr>
        <w:pStyle w:val="EndNoteBibliography"/>
      </w:pPr>
      <w:r w:rsidRPr="000A6C02">
        <w:t>Edge semantics</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Heterogeneous network</w:t>
      </w:r>
    </w:p>
    <w:p w:rsidR="000A6C02" w:rsidRPr="000A6C02" w:rsidRDefault="000A6C02" w:rsidP="000A6C02">
      <w:pPr>
        <w:pStyle w:val="EndNoteBibliography"/>
      </w:pPr>
      <w:r w:rsidRPr="000A6C02">
        <w:t>Knowledge graph</w:t>
      </w:r>
    </w:p>
    <w:p w:rsidR="000A6C02" w:rsidRPr="000A6C02" w:rsidRDefault="000A6C02" w:rsidP="000A6C02">
      <w:pPr>
        <w:pStyle w:val="EndNoteBibliography"/>
      </w:pPr>
      <w:r w:rsidRPr="000A6C02">
        <w:t>Linked data</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t>Node embedding</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t>Semantic web</w:t>
      </w:r>
    </w:p>
    <w:p w:rsidR="000A6C02" w:rsidRPr="000A6C02" w:rsidRDefault="000A6C02" w:rsidP="000A6C02">
      <w:pPr>
        <w:pStyle w:val="EndNoteBibliography"/>
      </w:pPr>
      <w:r w:rsidRPr="000A6C02">
        <w:t>Systems biology},</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19-2914-2},</w:t>
      </w:r>
    </w:p>
    <w:p w:rsidR="000A6C02" w:rsidRPr="000A6C02" w:rsidRDefault="000A6C02" w:rsidP="000A6C02">
      <w:pPr>
        <w:pStyle w:val="EndNoteBibliography"/>
      </w:pPr>
      <w:r w:rsidRPr="000A6C02">
        <w:t xml:space="preserve">   url = {</w:t>
      </w:r>
      <w:hyperlink r:id="rId38" w:history="1">
        <w:r w:rsidRPr="000A6C02">
          <w:rPr>
            <w:rStyle w:val="Hyperlink"/>
          </w:rPr>
          <w:t>https://www.ncbi.nlm.nih.gov/pubmed/31238875</w:t>
        </w:r>
      </w:hyperlink>
      <w:r w:rsidRPr="000A6C02">
        <w:t>},</w:t>
      </w:r>
    </w:p>
    <w:p w:rsidR="000A6C02" w:rsidRPr="000A6C02" w:rsidRDefault="000A6C02" w:rsidP="000A6C02">
      <w:pPr>
        <w:pStyle w:val="EndNoteBibliography"/>
      </w:pPr>
      <w:r w:rsidRPr="000A6C02">
        <w:t xml:space="preserve">   year = {2019},</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34,</w:t>
      </w:r>
    </w:p>
    <w:p w:rsidR="000A6C02" w:rsidRPr="000A6C02" w:rsidRDefault="000A6C02" w:rsidP="000A6C02">
      <w:pPr>
        <w:pStyle w:val="EndNoteBibliography"/>
      </w:pPr>
      <w:r w:rsidRPr="000A6C02">
        <w:t xml:space="preserve">   author = {Goyal, Palash and Hosseinmardi, Homa and Ferrara, Emilio and Galstyan, Aram},</w:t>
      </w:r>
    </w:p>
    <w:p w:rsidR="000A6C02" w:rsidRPr="000A6C02" w:rsidRDefault="000A6C02" w:rsidP="000A6C02">
      <w:pPr>
        <w:pStyle w:val="EndNoteBibliography"/>
      </w:pPr>
      <w:r w:rsidRPr="000A6C02">
        <w:t xml:space="preserve">   title = {Embedding Networks with Edge Attributes},</w:t>
      </w:r>
    </w:p>
    <w:p w:rsidR="000A6C02" w:rsidRPr="000A6C02" w:rsidRDefault="000A6C02" w:rsidP="000A6C02">
      <w:pPr>
        <w:pStyle w:val="EndNoteBibliography"/>
      </w:pPr>
      <w:r w:rsidRPr="000A6C02">
        <w:t xml:space="preserve">   pages = {38-42},</w:t>
      </w:r>
    </w:p>
    <w:p w:rsidR="000A6C02" w:rsidRPr="000A6C02" w:rsidRDefault="000A6C02" w:rsidP="000A6C02">
      <w:pPr>
        <w:pStyle w:val="EndNoteBibliography"/>
      </w:pPr>
      <w:r w:rsidRPr="000A6C02">
        <w:t xml:space="preserve">   DOI = {10.1145/3209542.3209571},</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7,</w:t>
      </w:r>
    </w:p>
    <w:p w:rsidR="000A6C02" w:rsidRPr="000A6C02" w:rsidRDefault="000A6C02" w:rsidP="000A6C02">
      <w:pPr>
        <w:pStyle w:val="EndNoteBibliography"/>
      </w:pPr>
      <w:r w:rsidRPr="000A6C02">
        <w:t xml:space="preserve">   author = {Grover, A. and Leskovec, J.},</w:t>
      </w:r>
    </w:p>
    <w:p w:rsidR="000A6C02" w:rsidRPr="000A6C02" w:rsidRDefault="000A6C02" w:rsidP="000A6C02">
      <w:pPr>
        <w:pStyle w:val="EndNoteBibliography"/>
      </w:pPr>
      <w:r w:rsidRPr="000A6C02">
        <w:t xml:space="preserve">   title = {node2vec: Scalable Feature Learning for Networks},</w:t>
      </w:r>
    </w:p>
    <w:p w:rsidR="000A6C02" w:rsidRPr="000A6C02" w:rsidRDefault="000A6C02" w:rsidP="000A6C02">
      <w:pPr>
        <w:pStyle w:val="EndNoteBibliography"/>
      </w:pPr>
      <w:r w:rsidRPr="000A6C02">
        <w:t xml:space="preserve">   journal = {KDD},</w:t>
      </w:r>
    </w:p>
    <w:p w:rsidR="000A6C02" w:rsidRPr="000A6C02" w:rsidRDefault="000A6C02" w:rsidP="000A6C02">
      <w:pPr>
        <w:pStyle w:val="EndNoteBibliography"/>
      </w:pPr>
      <w:r w:rsidRPr="000A6C02">
        <w:t xml:space="preserve">   volume = {2016},</w:t>
      </w:r>
    </w:p>
    <w:p w:rsidR="000A6C02" w:rsidRPr="000A6C02" w:rsidRDefault="000A6C02" w:rsidP="000A6C02">
      <w:pPr>
        <w:pStyle w:val="EndNoteBibliography"/>
      </w:pPr>
      <w:r w:rsidRPr="000A6C02">
        <w:t xml:space="preserve">   pages = {855-864},</w:t>
      </w:r>
    </w:p>
    <w:p w:rsidR="000A6C02" w:rsidRPr="000A6C02" w:rsidRDefault="000A6C02" w:rsidP="000A6C02">
      <w:pPr>
        <w:pStyle w:val="EndNoteBibliography"/>
      </w:pPr>
      <w:r w:rsidRPr="000A6C02">
        <w:t xml:space="preserve">   note = {Grover, Aditya</w:t>
      </w:r>
    </w:p>
    <w:p w:rsidR="000A6C02" w:rsidRPr="000A6C02" w:rsidRDefault="000A6C02" w:rsidP="000A6C02">
      <w:pPr>
        <w:pStyle w:val="EndNoteBibliography"/>
      </w:pPr>
      <w:r w:rsidRPr="000A6C02">
        <w:t>Leskovec, Jur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U54 EB020405/EB/NIBIB NIH HHS/</w:t>
      </w:r>
    </w:p>
    <w:p w:rsidR="000A6C02" w:rsidRPr="000A6C02" w:rsidRDefault="000A6C02" w:rsidP="000A6C02">
      <w:pPr>
        <w:pStyle w:val="EndNoteBibliography"/>
      </w:pPr>
      <w:r w:rsidRPr="000A6C02">
        <w:t>2016/11/18</w:t>
      </w:r>
    </w:p>
    <w:p w:rsidR="000A6C02" w:rsidRPr="000A6C02" w:rsidRDefault="000A6C02" w:rsidP="000A6C02">
      <w:pPr>
        <w:pStyle w:val="EndNoteBibliography"/>
      </w:pPr>
      <w:r w:rsidRPr="000A6C02">
        <w:t>KDD. 2016 Aug;2016:855-864. doi: 10.1145/2939672.2939754.},</w:t>
      </w:r>
    </w:p>
    <w:p w:rsidR="000A6C02" w:rsidRPr="000A6C02" w:rsidRDefault="000A6C02" w:rsidP="000A6C02">
      <w:pPr>
        <w:pStyle w:val="EndNoteBibliography"/>
      </w:pPr>
      <w:r w:rsidRPr="000A6C02">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w:t>
      </w:r>
      <w:r w:rsidRPr="000A6C02">
        <w:lastRenderedPageBreak/>
        <w:t>together, our work represents a new way for efficiently learning state-of-the-art task-independent representations in complex network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Experimentation</w:t>
      </w:r>
    </w:p>
    <w:p w:rsidR="000A6C02" w:rsidRPr="000A6C02" w:rsidRDefault="000A6C02" w:rsidP="000A6C02">
      <w:pPr>
        <w:pStyle w:val="EndNoteBibliography"/>
      </w:pPr>
      <w:r w:rsidRPr="000A6C02">
        <w:t>Feature learning</w:t>
      </w:r>
    </w:p>
    <w:p w:rsidR="000A6C02" w:rsidRPr="000A6C02" w:rsidRDefault="000A6C02" w:rsidP="000A6C02">
      <w:pPr>
        <w:pStyle w:val="EndNoteBibliography"/>
      </w:pPr>
      <w:r w:rsidRPr="000A6C02">
        <w:t>Graph representations</w:t>
      </w:r>
    </w:p>
    <w:p w:rsidR="000A6C02" w:rsidRPr="000A6C02" w:rsidRDefault="000A6C02" w:rsidP="000A6C02">
      <w:pPr>
        <w:pStyle w:val="EndNoteBibliography"/>
      </w:pPr>
      <w:r w:rsidRPr="000A6C02">
        <w:t>Information networks</w:t>
      </w:r>
    </w:p>
    <w:p w:rsidR="000A6C02" w:rsidRPr="000A6C02" w:rsidRDefault="000A6C02" w:rsidP="000A6C02">
      <w:pPr>
        <w:pStyle w:val="EndNoteBibliography"/>
      </w:pPr>
      <w:r w:rsidRPr="000A6C02">
        <w:t>Node embeddings},</w:t>
      </w:r>
    </w:p>
    <w:p w:rsidR="000A6C02" w:rsidRPr="000A6C02" w:rsidRDefault="000A6C02" w:rsidP="000A6C02">
      <w:pPr>
        <w:pStyle w:val="EndNoteBibliography"/>
      </w:pPr>
      <w:r w:rsidRPr="000A6C02">
        <w:t xml:space="preserve">   ISSN = {2154-817X (Print)</w:t>
      </w:r>
    </w:p>
    <w:p w:rsidR="000A6C02" w:rsidRPr="000A6C02" w:rsidRDefault="000A6C02" w:rsidP="000A6C02">
      <w:pPr>
        <w:pStyle w:val="EndNoteBibliography"/>
      </w:pPr>
      <w:r w:rsidRPr="000A6C02">
        <w:t>2154-817X (Linking)},</w:t>
      </w:r>
    </w:p>
    <w:p w:rsidR="000A6C02" w:rsidRPr="000A6C02" w:rsidRDefault="000A6C02" w:rsidP="000A6C02">
      <w:pPr>
        <w:pStyle w:val="EndNoteBibliography"/>
      </w:pPr>
      <w:r w:rsidRPr="000A6C02">
        <w:t xml:space="preserve">   DOI = {10.1145/2939672.2939754},</w:t>
      </w:r>
    </w:p>
    <w:p w:rsidR="000A6C02" w:rsidRPr="000A6C02" w:rsidRDefault="000A6C02" w:rsidP="000A6C02">
      <w:pPr>
        <w:pStyle w:val="EndNoteBibliography"/>
      </w:pPr>
      <w:r w:rsidRPr="000A6C02">
        <w:t xml:space="preserve">   url = {</w:t>
      </w:r>
      <w:hyperlink r:id="rId39" w:history="1">
        <w:r w:rsidRPr="000A6C02">
          <w:rPr>
            <w:rStyle w:val="Hyperlink"/>
          </w:rPr>
          <w:t>https://www.ncbi.nlm.nih.gov/pubmed/27853626</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1,</w:t>
      </w:r>
    </w:p>
    <w:p w:rsidR="000A6C02" w:rsidRPr="000A6C02" w:rsidRDefault="000A6C02" w:rsidP="000A6C02">
      <w:pPr>
        <w:pStyle w:val="EndNoteBibliography"/>
      </w:pPr>
      <w:r w:rsidRPr="000A6C02">
        <w:t xml:space="preserve">   author = {Hamilton, William and Ying, Rex and Leskovec, Jure},</w:t>
      </w:r>
    </w:p>
    <w:p w:rsidR="000A6C02" w:rsidRPr="000A6C02" w:rsidRDefault="000A6C02" w:rsidP="000A6C02">
      <w:pPr>
        <w:pStyle w:val="EndNoteBibliography"/>
      </w:pPr>
      <w:r w:rsidRPr="000A6C02">
        <w:t xml:space="preserve">   title = {Representation Learning on Graphs: Methods and Applications},</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5,</w:t>
      </w:r>
    </w:p>
    <w:p w:rsidR="000A6C02" w:rsidRPr="000A6C02" w:rsidRDefault="000A6C02" w:rsidP="000A6C02">
      <w:pPr>
        <w:pStyle w:val="EndNoteBibliography"/>
      </w:pPr>
      <w:r w:rsidRPr="000A6C02">
        <w:t xml:space="preserve">   author = {Hashemifar, S. and Neyshabur, B. and Khan, A. A. and Xu, J.},</w:t>
      </w:r>
    </w:p>
    <w:p w:rsidR="000A6C02" w:rsidRPr="000A6C02" w:rsidRDefault="000A6C02" w:rsidP="000A6C02">
      <w:pPr>
        <w:pStyle w:val="EndNoteBibliography"/>
      </w:pPr>
      <w:r w:rsidRPr="000A6C02">
        <w:t xml:space="preserve">   title = {Predicting protein-protein interactions through sequence-based deep learning},</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4},</w:t>
      </w:r>
    </w:p>
    <w:p w:rsidR="000A6C02" w:rsidRPr="000A6C02" w:rsidRDefault="000A6C02" w:rsidP="000A6C02">
      <w:pPr>
        <w:pStyle w:val="EndNoteBibliography"/>
      </w:pPr>
      <w:r w:rsidRPr="000A6C02">
        <w:t xml:space="preserve">   number = {17},</w:t>
      </w:r>
    </w:p>
    <w:p w:rsidR="000A6C02" w:rsidRPr="000A6C02" w:rsidRDefault="000A6C02" w:rsidP="000A6C02">
      <w:pPr>
        <w:pStyle w:val="EndNoteBibliography"/>
      </w:pPr>
      <w:r w:rsidRPr="000A6C02">
        <w:t xml:space="preserve">   pages = {i802-i810},</w:t>
      </w:r>
    </w:p>
    <w:p w:rsidR="000A6C02" w:rsidRPr="000A6C02" w:rsidRDefault="000A6C02" w:rsidP="000A6C02">
      <w:pPr>
        <w:pStyle w:val="EndNoteBibliography"/>
      </w:pPr>
      <w:r w:rsidRPr="000A6C02">
        <w:t xml:space="preserve">   note = {Hashemifar, Somaye</w:t>
      </w:r>
    </w:p>
    <w:p w:rsidR="000A6C02" w:rsidRPr="000A6C02" w:rsidRDefault="000A6C02" w:rsidP="000A6C02">
      <w:pPr>
        <w:pStyle w:val="EndNoteBibliography"/>
      </w:pPr>
      <w:r w:rsidRPr="000A6C02">
        <w:t>Neyshabur, Behnam</w:t>
      </w:r>
    </w:p>
    <w:p w:rsidR="000A6C02" w:rsidRPr="000A6C02" w:rsidRDefault="000A6C02" w:rsidP="000A6C02">
      <w:pPr>
        <w:pStyle w:val="EndNoteBibliography"/>
      </w:pPr>
      <w:r w:rsidRPr="000A6C02">
        <w:lastRenderedPageBreak/>
        <w:t>Khan, Aly A</w:t>
      </w:r>
    </w:p>
    <w:p w:rsidR="000A6C02" w:rsidRPr="000A6C02" w:rsidRDefault="000A6C02" w:rsidP="000A6C02">
      <w:pPr>
        <w:pStyle w:val="EndNoteBibliography"/>
      </w:pPr>
      <w:r w:rsidRPr="000A6C02">
        <w:t>Xu, Jinb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01 GM089753/GM/NIGMS NIH HHS/</w:t>
      </w:r>
    </w:p>
    <w:p w:rsidR="000A6C02" w:rsidRPr="000A6C02" w:rsidRDefault="000A6C02" w:rsidP="000A6C02">
      <w:pPr>
        <w:pStyle w:val="EndNoteBibliography"/>
      </w:pPr>
      <w:r w:rsidRPr="000A6C02">
        <w:t>Research Support, N.I.H., Extramural</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Research Support, U.S. Gov't, Non-P.H.S.</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8/11/14</w:t>
      </w:r>
    </w:p>
    <w:p w:rsidR="000A6C02" w:rsidRPr="000A6C02" w:rsidRDefault="000A6C02" w:rsidP="000A6C02">
      <w:pPr>
        <w:pStyle w:val="EndNoteBibliography"/>
      </w:pPr>
      <w:r w:rsidRPr="000A6C02">
        <w:t>Bioinformatics. 2018 Sep 1;34(17):i802-i810. doi: 10.1093/bioinformatics/bty573.},</w:t>
      </w:r>
    </w:p>
    <w:p w:rsidR="000A6C02" w:rsidRPr="000A6C02" w:rsidRDefault="000A6C02" w:rsidP="000A6C02">
      <w:pPr>
        <w:pStyle w:val="EndNoteBibliography"/>
      </w:pPr>
      <w:r w:rsidRPr="000A6C02">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40" w:history="1">
        <w:r w:rsidRPr="000A6C02">
          <w:rPr>
            <w:rStyle w:val="Hyperlink"/>
          </w:rPr>
          <w:t>https://github.com/hashemifar/DPPI/</w:t>
        </w:r>
      </w:hyperlink>
      <w:r w:rsidRPr="000A6C02">
        <w:t>. Supplementary information: Supplementary data are available at Bioinformatics online.},</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Area Under Curve</w:t>
      </w:r>
    </w:p>
    <w:p w:rsidR="000A6C02" w:rsidRPr="000A6C02" w:rsidRDefault="000A6C02" w:rsidP="000A6C02">
      <w:pPr>
        <w:pStyle w:val="EndNoteBibliography"/>
      </w:pPr>
      <w:r w:rsidRPr="000A6C02">
        <w:t>*Deep Learning</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ice</w:t>
      </w:r>
    </w:p>
    <w:p w:rsidR="000A6C02" w:rsidRPr="000A6C02" w:rsidRDefault="000A6C02" w:rsidP="000A6C02">
      <w:pPr>
        <w:pStyle w:val="EndNoteBibliography"/>
      </w:pPr>
      <w:r w:rsidRPr="000A6C02">
        <w:t>Protein Binding</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lastRenderedPageBreak/>
        <w:t xml:space="preserve">   DOI = {10.1093/bioinformatics/bty573},</w:t>
      </w:r>
    </w:p>
    <w:p w:rsidR="000A6C02" w:rsidRPr="000A6C02" w:rsidRDefault="000A6C02" w:rsidP="000A6C02">
      <w:pPr>
        <w:pStyle w:val="EndNoteBibliography"/>
      </w:pPr>
      <w:r w:rsidRPr="000A6C02">
        <w:t xml:space="preserve">   url = {</w:t>
      </w:r>
      <w:hyperlink r:id="rId41" w:history="1">
        <w:r w:rsidRPr="000A6C02">
          <w:rPr>
            <w:rStyle w:val="Hyperlink"/>
          </w:rPr>
          <w:t>https://www.ncbi.nlm.nih.gov/pubmed/30423091</w:t>
        </w:r>
      </w:hyperlink>
      <w:r w:rsidRPr="000A6C02">
        <w:t>},</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6,</w:t>
      </w:r>
    </w:p>
    <w:p w:rsidR="000A6C02" w:rsidRPr="000A6C02" w:rsidRDefault="000A6C02" w:rsidP="000A6C02">
      <w:pPr>
        <w:pStyle w:val="EndNoteBibliography"/>
      </w:pPr>
      <w:r w:rsidRPr="000A6C02">
        <w:t xml:space="preserve">   author = {Huang, K. and Xiao, C. and Glass, L. M. and Zitnik, M. and Sun, J.},</w:t>
      </w:r>
    </w:p>
    <w:p w:rsidR="000A6C02" w:rsidRPr="000A6C02" w:rsidRDefault="000A6C02" w:rsidP="000A6C02">
      <w:pPr>
        <w:pStyle w:val="EndNoteBibliography"/>
      </w:pPr>
      <w:r w:rsidRPr="000A6C02">
        <w:t xml:space="preserve">   title = {SkipGNN: predicting molecular interactions with skip-graph networks},</w:t>
      </w:r>
    </w:p>
    <w:p w:rsidR="000A6C02" w:rsidRPr="000A6C02" w:rsidRDefault="000A6C02" w:rsidP="000A6C02">
      <w:pPr>
        <w:pStyle w:val="EndNoteBibliography"/>
      </w:pPr>
      <w:r w:rsidRPr="000A6C02">
        <w:t xml:space="preserve">   journal = {Sci Rep},</w:t>
      </w:r>
    </w:p>
    <w:p w:rsidR="000A6C02" w:rsidRPr="000A6C02" w:rsidRDefault="000A6C02" w:rsidP="000A6C02">
      <w:pPr>
        <w:pStyle w:val="EndNoteBibliography"/>
      </w:pPr>
      <w:r w:rsidRPr="000A6C02">
        <w:t xml:space="preserve">   volume = {10},</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21092},</w:t>
      </w:r>
    </w:p>
    <w:p w:rsidR="000A6C02" w:rsidRPr="000A6C02" w:rsidRDefault="000A6C02" w:rsidP="000A6C02">
      <w:pPr>
        <w:pStyle w:val="EndNoteBibliography"/>
      </w:pPr>
      <w:r w:rsidRPr="000A6C02">
        <w:t xml:space="preserve">   note = {Huang, Kexin</w:t>
      </w:r>
    </w:p>
    <w:p w:rsidR="000A6C02" w:rsidRPr="000A6C02" w:rsidRDefault="000A6C02" w:rsidP="000A6C02">
      <w:pPr>
        <w:pStyle w:val="EndNoteBibliography"/>
      </w:pPr>
      <w:r w:rsidRPr="000A6C02">
        <w:t>Xiao, Cao</w:t>
      </w:r>
    </w:p>
    <w:p w:rsidR="000A6C02" w:rsidRPr="000A6C02" w:rsidRDefault="000A6C02" w:rsidP="000A6C02">
      <w:pPr>
        <w:pStyle w:val="EndNoteBibliography"/>
      </w:pPr>
      <w:r w:rsidRPr="000A6C02">
        <w:t>Glass, Lucas M</w:t>
      </w:r>
    </w:p>
    <w:p w:rsidR="000A6C02" w:rsidRPr="000A6C02" w:rsidRDefault="000A6C02" w:rsidP="000A6C02">
      <w:pPr>
        <w:pStyle w:val="EndNoteBibliography"/>
      </w:pPr>
      <w:r w:rsidRPr="000A6C02">
        <w:t>Zitnik, Marinka</w:t>
      </w:r>
    </w:p>
    <w:p w:rsidR="000A6C02" w:rsidRPr="000A6C02" w:rsidRDefault="000A6C02" w:rsidP="000A6C02">
      <w:pPr>
        <w:pStyle w:val="EndNoteBibliography"/>
      </w:pPr>
      <w:r w:rsidRPr="000A6C02">
        <w:t>Sun, Jime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05</w:t>
      </w:r>
    </w:p>
    <w:p w:rsidR="000A6C02" w:rsidRPr="000A6C02" w:rsidRDefault="000A6C02" w:rsidP="000A6C02">
      <w:pPr>
        <w:pStyle w:val="EndNoteBibliography"/>
      </w:pPr>
      <w:r w:rsidRPr="000A6C02">
        <w:t>Sci Rep. 2020 Dec 3;10(1):21092. doi: 10.1038/s41598-020-77766-9.},</w:t>
      </w:r>
    </w:p>
    <w:p w:rsidR="000A6C02" w:rsidRPr="000A6C02" w:rsidRDefault="000A6C02" w:rsidP="000A6C02">
      <w:pPr>
        <w:pStyle w:val="EndNoteBibliography"/>
      </w:pPr>
      <w:r w:rsidRPr="000A6C02">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w:t>
      </w:r>
      <w:r w:rsidRPr="000A6C02">
        <w:lastRenderedPageBreak/>
        <w:t>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0A6C02" w:rsidRPr="000A6C02" w:rsidRDefault="000A6C02" w:rsidP="000A6C02">
      <w:pPr>
        <w:pStyle w:val="EndNoteBibliography"/>
      </w:pPr>
      <w:r w:rsidRPr="000A6C02">
        <w:t xml:space="preserve">   ISSN = {2045-2322 (Electronic)</w:t>
      </w:r>
    </w:p>
    <w:p w:rsidR="000A6C02" w:rsidRPr="000A6C02" w:rsidRDefault="000A6C02" w:rsidP="000A6C02">
      <w:pPr>
        <w:pStyle w:val="EndNoteBibliography"/>
      </w:pPr>
      <w:r w:rsidRPr="000A6C02">
        <w:t>2045-2322 (Linking)},</w:t>
      </w:r>
    </w:p>
    <w:p w:rsidR="000A6C02" w:rsidRPr="000A6C02" w:rsidRDefault="000A6C02" w:rsidP="000A6C02">
      <w:pPr>
        <w:pStyle w:val="EndNoteBibliography"/>
      </w:pPr>
      <w:r w:rsidRPr="000A6C02">
        <w:t xml:space="preserve">   DOI = {10.1038/s41598-020-77766-9},</w:t>
      </w:r>
    </w:p>
    <w:p w:rsidR="000A6C02" w:rsidRPr="000A6C02" w:rsidRDefault="000A6C02" w:rsidP="000A6C02">
      <w:pPr>
        <w:pStyle w:val="EndNoteBibliography"/>
      </w:pPr>
      <w:r w:rsidRPr="000A6C02">
        <w:t xml:space="preserve">   url = {</w:t>
      </w:r>
      <w:hyperlink r:id="rId42" w:history="1">
        <w:r w:rsidRPr="000A6C02">
          <w:rPr>
            <w:rStyle w:val="Hyperlink"/>
          </w:rPr>
          <w:t>https://www.ncbi.nlm.nih.gov/pubmed/3327349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book{RN13,</w:t>
      </w:r>
    </w:p>
    <w:p w:rsidR="000A6C02" w:rsidRPr="000A6C02" w:rsidRDefault="000A6C02" w:rsidP="000A6C02">
      <w:pPr>
        <w:pStyle w:val="EndNoteBibliography"/>
      </w:pPr>
      <w:r w:rsidRPr="000A6C02">
        <w:t xml:space="preserve">   author = {Kakkola, Laura and Ikonen, Niina and Julkunen, Ilkka},</w:t>
      </w:r>
    </w:p>
    <w:p w:rsidR="000A6C02" w:rsidRPr="000A6C02" w:rsidRDefault="000A6C02" w:rsidP="000A6C02">
      <w:pPr>
        <w:pStyle w:val="EndNoteBibliography"/>
      </w:pPr>
      <w:r w:rsidRPr="000A6C02">
        <w:t xml:space="preserve">   title = {Influenza A Viruses (Orthomyxoviridae)},</w:t>
      </w:r>
    </w:p>
    <w:p w:rsidR="000A6C02" w:rsidRPr="000A6C02" w:rsidRDefault="000A6C02" w:rsidP="000A6C02">
      <w:pPr>
        <w:pStyle w:val="EndNoteBibliography"/>
      </w:pPr>
      <w:r w:rsidRPr="000A6C02">
        <w:t xml:space="preserve">   booktitle = {Encyclopedia of Virology (Fourth Edition)},</w:t>
      </w:r>
    </w:p>
    <w:p w:rsidR="000A6C02" w:rsidRPr="000A6C02" w:rsidRDefault="000A6C02" w:rsidP="000A6C02">
      <w:pPr>
        <w:pStyle w:val="EndNoteBibliography"/>
      </w:pPr>
      <w:r w:rsidRPr="000A6C02">
        <w:t xml:space="preserve">   editor = {Bamford, Dennis H. and Zuckerman, Mark},</w:t>
      </w:r>
    </w:p>
    <w:p w:rsidR="000A6C02" w:rsidRPr="000A6C02" w:rsidRDefault="000A6C02" w:rsidP="000A6C02">
      <w:pPr>
        <w:pStyle w:val="EndNoteBibliography"/>
      </w:pPr>
      <w:r w:rsidRPr="000A6C02">
        <w:t xml:space="preserve">   publisher = {Academic Press},</w:t>
      </w:r>
    </w:p>
    <w:p w:rsidR="000A6C02" w:rsidRPr="000A6C02" w:rsidRDefault="000A6C02" w:rsidP="000A6C02">
      <w:pPr>
        <w:pStyle w:val="EndNoteBibliography"/>
      </w:pPr>
      <w:r w:rsidRPr="000A6C02">
        <w:t xml:space="preserve">   address = {Oxford},</w:t>
      </w:r>
    </w:p>
    <w:p w:rsidR="000A6C02" w:rsidRPr="000A6C02" w:rsidRDefault="000A6C02" w:rsidP="000A6C02">
      <w:pPr>
        <w:pStyle w:val="EndNoteBibliography"/>
      </w:pPr>
      <w:r w:rsidRPr="000A6C02">
        <w:t xml:space="preserve">   pages = {551-560},</w:t>
      </w:r>
    </w:p>
    <w:p w:rsidR="000A6C02" w:rsidRPr="000A6C02" w:rsidRDefault="000A6C02" w:rsidP="000A6C02">
      <w:pPr>
        <w:pStyle w:val="EndNoteBibliography"/>
      </w:pPr>
      <w:r w:rsidRPr="000A6C02">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0A6C02" w:rsidRPr="000A6C02" w:rsidRDefault="000A6C02" w:rsidP="000A6C02">
      <w:pPr>
        <w:pStyle w:val="EndNoteBibliography"/>
      </w:pPr>
      <w:r w:rsidRPr="000A6C02">
        <w:t xml:space="preserve">   keywords = {Antigenic variation</w:t>
      </w:r>
    </w:p>
    <w:p w:rsidR="000A6C02" w:rsidRPr="000A6C02" w:rsidRDefault="000A6C02" w:rsidP="000A6C02">
      <w:pPr>
        <w:pStyle w:val="EndNoteBibliography"/>
      </w:pPr>
      <w:r w:rsidRPr="000A6C02">
        <w:t>Antivirals</w:t>
      </w:r>
    </w:p>
    <w:p w:rsidR="000A6C02" w:rsidRPr="000A6C02" w:rsidRDefault="000A6C02" w:rsidP="000A6C02">
      <w:pPr>
        <w:pStyle w:val="EndNoteBibliography"/>
      </w:pPr>
      <w:r w:rsidRPr="000A6C02">
        <w:t>ARDS</w:t>
      </w:r>
    </w:p>
    <w:p w:rsidR="000A6C02" w:rsidRPr="000A6C02" w:rsidRDefault="000A6C02" w:rsidP="000A6C02">
      <w:pPr>
        <w:pStyle w:val="EndNoteBibliography"/>
      </w:pPr>
      <w:r w:rsidRPr="000A6C02">
        <w:t>Influenza A virus</w:t>
      </w:r>
    </w:p>
    <w:p w:rsidR="000A6C02" w:rsidRPr="000A6C02" w:rsidRDefault="000A6C02" w:rsidP="000A6C02">
      <w:pPr>
        <w:pStyle w:val="EndNoteBibliography"/>
      </w:pPr>
      <w:r w:rsidRPr="000A6C02">
        <w:t>Innate immune response</w:t>
      </w:r>
    </w:p>
    <w:p w:rsidR="000A6C02" w:rsidRPr="000A6C02" w:rsidRDefault="000A6C02" w:rsidP="000A6C02">
      <w:pPr>
        <w:pStyle w:val="EndNoteBibliography"/>
      </w:pPr>
      <w:r w:rsidRPr="000A6C02">
        <w:t>Pandemic</w:t>
      </w:r>
    </w:p>
    <w:p w:rsidR="000A6C02" w:rsidRPr="000A6C02" w:rsidRDefault="000A6C02" w:rsidP="000A6C02">
      <w:pPr>
        <w:pStyle w:val="EndNoteBibliography"/>
      </w:pPr>
      <w:r w:rsidRPr="000A6C02">
        <w:t>Pneumonia</w:t>
      </w:r>
    </w:p>
    <w:p w:rsidR="000A6C02" w:rsidRPr="000A6C02" w:rsidRDefault="000A6C02" w:rsidP="000A6C02">
      <w:pPr>
        <w:pStyle w:val="EndNoteBibliography"/>
      </w:pPr>
      <w:r w:rsidRPr="000A6C02">
        <w:t>Vaccine},</w:t>
      </w:r>
    </w:p>
    <w:p w:rsidR="000A6C02" w:rsidRPr="000A6C02" w:rsidRDefault="000A6C02" w:rsidP="000A6C02">
      <w:pPr>
        <w:pStyle w:val="EndNoteBibliography"/>
      </w:pPr>
      <w:r w:rsidRPr="000A6C02">
        <w:lastRenderedPageBreak/>
        <w:t xml:space="preserve">   ISBN = {978-0-12-814516-6},</w:t>
      </w:r>
    </w:p>
    <w:p w:rsidR="000A6C02" w:rsidRPr="000A6C02" w:rsidRDefault="000A6C02" w:rsidP="000A6C02">
      <w:pPr>
        <w:pStyle w:val="EndNoteBibliography"/>
      </w:pPr>
      <w:r w:rsidRPr="000A6C02">
        <w:t xml:space="preserve">   DOI = {</w:t>
      </w:r>
      <w:hyperlink r:id="rId43" w:history="1">
        <w:r w:rsidRPr="000A6C02">
          <w:rPr>
            <w:rStyle w:val="Hyperlink"/>
          </w:rPr>
          <w:t>https://doi.org/10.1016/B978-0-12-814515-9.00046-1</w:t>
        </w:r>
      </w:hyperlink>
      <w:r w:rsidRPr="000A6C02">
        <w:t>},</w:t>
      </w:r>
    </w:p>
    <w:p w:rsidR="000A6C02" w:rsidRPr="000A6C02" w:rsidRDefault="000A6C02" w:rsidP="000A6C02">
      <w:pPr>
        <w:pStyle w:val="EndNoteBibliography"/>
      </w:pPr>
      <w:r w:rsidRPr="000A6C02">
        <w:t xml:space="preserve">   url = {</w:t>
      </w:r>
      <w:hyperlink r:id="rId44" w:history="1">
        <w:r w:rsidRPr="000A6C02">
          <w:rPr>
            <w:rStyle w:val="Hyperlink"/>
          </w:rPr>
          <w:t>https://www.sciencedirect.com/science/article/pii/B978012814515900046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Book Section}</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6,</w:t>
      </w:r>
    </w:p>
    <w:p w:rsidR="000A6C02" w:rsidRPr="000A6C02" w:rsidRDefault="000A6C02" w:rsidP="000A6C02">
      <w:pPr>
        <w:pStyle w:val="EndNoteBibliography"/>
      </w:pPr>
      <w:r w:rsidRPr="000A6C02">
        <w:t xml:space="preserve">   author = {Keogh, Eamonn and Ratanamahatana, Chotirat Ann},</w:t>
      </w:r>
    </w:p>
    <w:p w:rsidR="000A6C02" w:rsidRPr="000A6C02" w:rsidRDefault="000A6C02" w:rsidP="000A6C02">
      <w:pPr>
        <w:pStyle w:val="EndNoteBibliography"/>
      </w:pPr>
      <w:r w:rsidRPr="000A6C02">
        <w:t xml:space="preserve">   title = {Exact indexing of dynamic time warping},</w:t>
      </w:r>
    </w:p>
    <w:p w:rsidR="000A6C02" w:rsidRPr="000A6C02" w:rsidRDefault="000A6C02" w:rsidP="000A6C02">
      <w:pPr>
        <w:pStyle w:val="EndNoteBibliography"/>
      </w:pPr>
      <w:r w:rsidRPr="000A6C02">
        <w:t xml:space="preserve">   journal = {Knowledge and Information Systems},</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3},</w:t>
      </w:r>
    </w:p>
    <w:p w:rsidR="000A6C02" w:rsidRPr="000A6C02" w:rsidRDefault="000A6C02" w:rsidP="000A6C02">
      <w:pPr>
        <w:pStyle w:val="EndNoteBibliography"/>
      </w:pPr>
      <w:r w:rsidRPr="000A6C02">
        <w:t xml:space="preserve">   pages = {358-386},</w:t>
      </w:r>
    </w:p>
    <w:p w:rsidR="000A6C02" w:rsidRPr="000A6C02" w:rsidRDefault="000A6C02" w:rsidP="000A6C02">
      <w:pPr>
        <w:pStyle w:val="EndNoteBibliography"/>
      </w:pPr>
      <w:r w:rsidRPr="000A6C02">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0A6C02" w:rsidRPr="000A6C02" w:rsidRDefault="000A6C02" w:rsidP="000A6C02">
      <w:pPr>
        <w:pStyle w:val="EndNoteBibliography"/>
      </w:pPr>
      <w:r w:rsidRPr="000A6C02">
        <w:t xml:space="preserve">   ISSN = {0219-3116},</w:t>
      </w:r>
    </w:p>
    <w:p w:rsidR="000A6C02" w:rsidRPr="000A6C02" w:rsidRDefault="000A6C02" w:rsidP="000A6C02">
      <w:pPr>
        <w:pStyle w:val="EndNoteBibliography"/>
      </w:pPr>
      <w:r w:rsidRPr="000A6C02">
        <w:t xml:space="preserve">   DOI = {10.1007/s10115-004-0154-9},</w:t>
      </w:r>
    </w:p>
    <w:p w:rsidR="000A6C02" w:rsidRPr="000A6C02" w:rsidRDefault="000A6C02" w:rsidP="000A6C02">
      <w:pPr>
        <w:pStyle w:val="EndNoteBibliography"/>
      </w:pPr>
      <w:r w:rsidRPr="000A6C02">
        <w:t xml:space="preserve">   url = {</w:t>
      </w:r>
      <w:hyperlink r:id="rId45" w:history="1">
        <w:r w:rsidRPr="000A6C02">
          <w:rPr>
            <w:rStyle w:val="Hyperlink"/>
          </w:rPr>
          <w:t>https://doi.org/10.1007/s10115-004-0154-9</w:t>
        </w:r>
      </w:hyperlink>
      <w:r w:rsidRPr="000A6C02">
        <w:t>},</w:t>
      </w:r>
    </w:p>
    <w:p w:rsidR="000A6C02" w:rsidRPr="000A6C02" w:rsidRDefault="000A6C02" w:rsidP="000A6C02">
      <w:pPr>
        <w:pStyle w:val="EndNoteBibliography"/>
      </w:pPr>
      <w:r w:rsidRPr="000A6C02">
        <w:t xml:space="preserve">   year = {200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6,</w:t>
      </w:r>
    </w:p>
    <w:p w:rsidR="000A6C02" w:rsidRPr="000A6C02" w:rsidRDefault="000A6C02" w:rsidP="000A6C02">
      <w:pPr>
        <w:pStyle w:val="EndNoteBibliography"/>
      </w:pPr>
      <w:r w:rsidRPr="000A6C02">
        <w:t xml:space="preserve">   author = {Kipf, Thomas N. and Welling, Max},</w:t>
      </w:r>
    </w:p>
    <w:p w:rsidR="000A6C02" w:rsidRPr="000A6C02" w:rsidRDefault="000A6C02" w:rsidP="000A6C02">
      <w:pPr>
        <w:pStyle w:val="EndNoteBibliography"/>
      </w:pPr>
      <w:r w:rsidRPr="000A6C02">
        <w:lastRenderedPageBreak/>
        <w:t xml:space="preserve">   title = {Variational Graph Auto-Encoders},</w:t>
      </w:r>
    </w:p>
    <w:p w:rsidR="000A6C02" w:rsidRPr="000A6C02" w:rsidRDefault="000A6C02" w:rsidP="000A6C02">
      <w:pPr>
        <w:pStyle w:val="EndNoteBibliography"/>
      </w:pPr>
      <w:r w:rsidRPr="000A6C02">
        <w:t xml:space="preserve">   DOI = {10.48550/ARXIV.1611.07308},</w:t>
      </w:r>
    </w:p>
    <w:p w:rsidR="000A6C02" w:rsidRPr="000A6C02" w:rsidRDefault="000A6C02" w:rsidP="000A6C02">
      <w:pPr>
        <w:pStyle w:val="EndNoteBibliography"/>
      </w:pPr>
      <w:r w:rsidRPr="000A6C02">
        <w:t xml:space="preserve">   url = {</w:t>
      </w:r>
      <w:hyperlink r:id="rId46" w:history="1">
        <w:r w:rsidRPr="000A6C02">
          <w:rPr>
            <w:rStyle w:val="Hyperlink"/>
          </w:rPr>
          <w:t>https://arxiv.org/abs/1611.07308</w:t>
        </w:r>
      </w:hyperlink>
      <w:r w:rsidRPr="000A6C02">
        <w:t>},</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6,</w:t>
      </w:r>
    </w:p>
    <w:p w:rsidR="000A6C02" w:rsidRPr="000A6C02" w:rsidRDefault="000A6C02" w:rsidP="000A6C02">
      <w:pPr>
        <w:pStyle w:val="EndNoteBibliography"/>
      </w:pPr>
      <w:r w:rsidRPr="000A6C02">
        <w:t xml:space="preserve">   author = {Kumar, Ranjit and Nanduri, Bindu},</w:t>
      </w:r>
    </w:p>
    <w:p w:rsidR="000A6C02" w:rsidRPr="000A6C02" w:rsidRDefault="000A6C02" w:rsidP="000A6C02">
      <w:pPr>
        <w:pStyle w:val="EndNoteBibliography"/>
      </w:pPr>
      <w:r w:rsidRPr="000A6C02">
        <w:t xml:space="preserve">   title = {HPIDB - a unified resource for host-pathogen interactions},</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11},</w:t>
      </w:r>
    </w:p>
    <w:p w:rsidR="000A6C02" w:rsidRPr="000A6C02" w:rsidRDefault="000A6C02" w:rsidP="000A6C02">
      <w:pPr>
        <w:pStyle w:val="EndNoteBibliography"/>
      </w:pPr>
      <w:r w:rsidRPr="000A6C02">
        <w:t xml:space="preserve">   number = {6},</w:t>
      </w:r>
    </w:p>
    <w:p w:rsidR="000A6C02" w:rsidRPr="000A6C02" w:rsidRDefault="000A6C02" w:rsidP="000A6C02">
      <w:pPr>
        <w:pStyle w:val="EndNoteBibliography"/>
      </w:pPr>
      <w:r w:rsidRPr="000A6C02">
        <w:t xml:space="preserve">   pages = {S16},</w:t>
      </w:r>
    </w:p>
    <w:p w:rsidR="000A6C02" w:rsidRPr="000A6C02" w:rsidRDefault="000A6C02" w:rsidP="000A6C02">
      <w:pPr>
        <w:pStyle w:val="EndNoteBibliography"/>
      </w:pPr>
      <w:r w:rsidRPr="000A6C02">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0A6C02" w:rsidRPr="000A6C02" w:rsidRDefault="000A6C02" w:rsidP="000A6C02">
      <w:pPr>
        <w:pStyle w:val="EndNoteBibliography"/>
      </w:pPr>
      <w:r w:rsidRPr="000A6C02">
        <w:t xml:space="preserve">   ISSN = {1471-2105},</w:t>
      </w:r>
    </w:p>
    <w:p w:rsidR="000A6C02" w:rsidRPr="000A6C02" w:rsidRDefault="000A6C02" w:rsidP="000A6C02">
      <w:pPr>
        <w:pStyle w:val="EndNoteBibliography"/>
      </w:pPr>
      <w:r w:rsidRPr="000A6C02">
        <w:t xml:space="preserve">   DOI = {10.1186/1471-2105-11-S6-S16},</w:t>
      </w:r>
    </w:p>
    <w:p w:rsidR="000A6C02" w:rsidRPr="000A6C02" w:rsidRDefault="000A6C02" w:rsidP="000A6C02">
      <w:pPr>
        <w:pStyle w:val="EndNoteBibliography"/>
      </w:pPr>
      <w:r w:rsidRPr="000A6C02">
        <w:t xml:space="preserve">   url = {</w:t>
      </w:r>
      <w:hyperlink r:id="rId47" w:history="1">
        <w:r w:rsidRPr="000A6C02">
          <w:rPr>
            <w:rStyle w:val="Hyperlink"/>
          </w:rPr>
          <w:t>https://doi.org/10.1186/1471-2105-11-S6-S16</w:t>
        </w:r>
      </w:hyperlink>
      <w:r w:rsidRPr="000A6C02">
        <w:t>},</w:t>
      </w:r>
    </w:p>
    <w:p w:rsidR="000A6C02" w:rsidRPr="000A6C02" w:rsidRDefault="000A6C02" w:rsidP="000A6C02">
      <w:pPr>
        <w:pStyle w:val="EndNoteBibliography"/>
      </w:pPr>
      <w:r w:rsidRPr="000A6C02">
        <w:t xml:space="preserve">   year = {201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12,</w:t>
      </w:r>
    </w:p>
    <w:p w:rsidR="000A6C02" w:rsidRPr="000A6C02" w:rsidRDefault="000A6C02" w:rsidP="000A6C02">
      <w:pPr>
        <w:pStyle w:val="EndNoteBibliography"/>
      </w:pPr>
      <w:r w:rsidRPr="000A6C02">
        <w:t xml:space="preserve">   author = {Liu, L. and Zhu, X. and Ma, Y. and Piao, H. and Yang, Y. and Hao, X. and Fu, Y. and Wang, L. and Peng, J.},</w:t>
      </w:r>
    </w:p>
    <w:p w:rsidR="000A6C02" w:rsidRPr="000A6C02" w:rsidRDefault="000A6C02" w:rsidP="000A6C02">
      <w:pPr>
        <w:pStyle w:val="EndNoteBibliography"/>
      </w:pPr>
      <w:r w:rsidRPr="000A6C02">
        <w:t xml:space="preserve">   title = {Combining sequence and network information to enhance protein-protein interaction prediction},</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Suppl 16},</w:t>
      </w:r>
    </w:p>
    <w:p w:rsidR="000A6C02" w:rsidRPr="000A6C02" w:rsidRDefault="000A6C02" w:rsidP="000A6C02">
      <w:pPr>
        <w:pStyle w:val="EndNoteBibliography"/>
      </w:pPr>
      <w:r w:rsidRPr="000A6C02">
        <w:lastRenderedPageBreak/>
        <w:t xml:space="preserve">   pages = {537},</w:t>
      </w:r>
    </w:p>
    <w:p w:rsidR="000A6C02" w:rsidRPr="000A6C02" w:rsidRDefault="000A6C02" w:rsidP="000A6C02">
      <w:pPr>
        <w:pStyle w:val="EndNoteBibliography"/>
      </w:pPr>
      <w:r w:rsidRPr="000A6C02">
        <w:t xml:space="preserve">   note = {Liu, Leilei</w:t>
      </w:r>
    </w:p>
    <w:p w:rsidR="000A6C02" w:rsidRPr="000A6C02" w:rsidRDefault="000A6C02" w:rsidP="000A6C02">
      <w:pPr>
        <w:pStyle w:val="EndNoteBibliography"/>
      </w:pPr>
      <w:r w:rsidRPr="000A6C02">
        <w:t>Zhu, Xianglei</w:t>
      </w:r>
    </w:p>
    <w:p w:rsidR="000A6C02" w:rsidRPr="000A6C02" w:rsidRDefault="000A6C02" w:rsidP="000A6C02">
      <w:pPr>
        <w:pStyle w:val="EndNoteBibliography"/>
      </w:pPr>
      <w:r w:rsidRPr="000A6C02">
        <w:t>Ma, Yi</w:t>
      </w:r>
    </w:p>
    <w:p w:rsidR="000A6C02" w:rsidRPr="000A6C02" w:rsidRDefault="000A6C02" w:rsidP="000A6C02">
      <w:pPr>
        <w:pStyle w:val="EndNoteBibliography"/>
      </w:pPr>
      <w:r w:rsidRPr="000A6C02">
        <w:t>Piao, Haiyin</w:t>
      </w:r>
    </w:p>
    <w:p w:rsidR="000A6C02" w:rsidRPr="000A6C02" w:rsidRDefault="000A6C02" w:rsidP="000A6C02">
      <w:pPr>
        <w:pStyle w:val="EndNoteBibliography"/>
      </w:pPr>
      <w:r w:rsidRPr="000A6C02">
        <w:t>Yang, Yaodong</w:t>
      </w:r>
    </w:p>
    <w:p w:rsidR="000A6C02" w:rsidRPr="000A6C02" w:rsidRDefault="000A6C02" w:rsidP="000A6C02">
      <w:pPr>
        <w:pStyle w:val="EndNoteBibliography"/>
      </w:pPr>
      <w:r w:rsidRPr="000A6C02">
        <w:t>Hao, Xiaotian</w:t>
      </w:r>
    </w:p>
    <w:p w:rsidR="000A6C02" w:rsidRPr="000A6C02" w:rsidRDefault="000A6C02" w:rsidP="000A6C02">
      <w:pPr>
        <w:pStyle w:val="EndNoteBibliography"/>
      </w:pPr>
      <w:r w:rsidRPr="000A6C02">
        <w:t>Fu, Yue</w:t>
      </w:r>
    </w:p>
    <w:p w:rsidR="000A6C02" w:rsidRPr="000A6C02" w:rsidRDefault="000A6C02" w:rsidP="000A6C02">
      <w:pPr>
        <w:pStyle w:val="EndNoteBibliography"/>
      </w:pPr>
      <w:r w:rsidRPr="000A6C02">
        <w:t>Wang, Li</w:t>
      </w:r>
    </w:p>
    <w:p w:rsidR="000A6C02" w:rsidRPr="000A6C02" w:rsidRDefault="000A6C02" w:rsidP="000A6C02">
      <w:pPr>
        <w:pStyle w:val="EndNoteBibliography"/>
      </w:pPr>
      <w:r w:rsidRPr="000A6C02">
        <w:t>Peng, Jiaji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Grant Nos. U1836214/National Natural Science Foundation of China (CN)</w:t>
      </w:r>
    </w:p>
    <w:p w:rsidR="000A6C02" w:rsidRPr="000A6C02" w:rsidRDefault="000A6C02" w:rsidP="000A6C02">
      <w:pPr>
        <w:pStyle w:val="EndNoteBibliography"/>
      </w:pPr>
      <w:r w:rsidRPr="000A6C02">
        <w:t>19JCYBJC16300/Tianjin Nature fund, Research on Data Platform Technology Based on Automotive Electronic Identification System</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12/17</w:t>
      </w:r>
    </w:p>
    <w:p w:rsidR="000A6C02" w:rsidRPr="000A6C02" w:rsidRDefault="000A6C02" w:rsidP="000A6C02">
      <w:pPr>
        <w:pStyle w:val="EndNoteBibliography"/>
      </w:pPr>
      <w:r w:rsidRPr="000A6C02">
        <w:t>BMC Bioinformatics. 2020 Dec 16;21(Suppl 16):537. doi: 10.1186/s12859-020-03896-6.},</w:t>
      </w:r>
    </w:p>
    <w:p w:rsidR="000A6C02" w:rsidRPr="000A6C02" w:rsidRDefault="000A6C02" w:rsidP="000A6C02">
      <w:pPr>
        <w:pStyle w:val="EndNoteBibliography"/>
      </w:pPr>
      <w:r w:rsidRPr="000A6C02">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0A6C02" w:rsidRPr="000A6C02" w:rsidRDefault="000A6C02" w:rsidP="000A6C02">
      <w:pPr>
        <w:pStyle w:val="EndNoteBibliography"/>
      </w:pPr>
      <w:r w:rsidRPr="000A6C02">
        <w:t xml:space="preserve">   keywords = {Amino Acid Sequence</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Proteins/*chemistry/*metabolism</w:t>
      </w:r>
    </w:p>
    <w:p w:rsidR="000A6C02" w:rsidRPr="000A6C02" w:rsidRDefault="000A6C02" w:rsidP="000A6C02">
      <w:pPr>
        <w:pStyle w:val="EndNoteBibliography"/>
      </w:pPr>
      <w:r w:rsidRPr="000A6C02">
        <w:lastRenderedPageBreak/>
        <w:t>Saccharomyces cerevisiae/metabolism</w:t>
      </w:r>
    </w:p>
    <w:p w:rsidR="000A6C02" w:rsidRPr="000A6C02" w:rsidRDefault="000A6C02" w:rsidP="000A6C02">
      <w:pPr>
        <w:pStyle w:val="EndNoteBibliography"/>
      </w:pPr>
      <w:r w:rsidRPr="000A6C02">
        <w:t>Saccharomyces cerevisiae Proteins/metabolism</w:t>
      </w:r>
    </w:p>
    <w:p w:rsidR="000A6C02" w:rsidRPr="000A6C02" w:rsidRDefault="000A6C02" w:rsidP="000A6C02">
      <w:pPr>
        <w:pStyle w:val="EndNoteBibliography"/>
      </w:pPr>
      <w:r w:rsidRPr="000A6C02">
        <w:t>Graph convolutional networks</w:t>
      </w:r>
    </w:p>
    <w:p w:rsidR="000A6C02" w:rsidRPr="000A6C02" w:rsidRDefault="000A6C02" w:rsidP="000A6C02">
      <w:pPr>
        <w:pStyle w:val="EndNoteBibliography"/>
      </w:pPr>
      <w:r w:rsidRPr="000A6C02">
        <w:t>Protein-protein interactions},</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896-6},</w:t>
      </w:r>
    </w:p>
    <w:p w:rsidR="000A6C02" w:rsidRPr="000A6C02" w:rsidRDefault="000A6C02" w:rsidP="000A6C02">
      <w:pPr>
        <w:pStyle w:val="EndNoteBibliography"/>
      </w:pPr>
      <w:r w:rsidRPr="000A6C02">
        <w:t xml:space="preserve">   url = {</w:t>
      </w:r>
      <w:hyperlink r:id="rId48" w:history="1">
        <w:r w:rsidRPr="000A6C02">
          <w:rPr>
            <w:rStyle w:val="Hyperlink"/>
          </w:rPr>
          <w:t>https://www.ncbi.nlm.nih.gov/pubmed/3332312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1,</w:t>
      </w:r>
    </w:p>
    <w:p w:rsidR="000A6C02" w:rsidRPr="000A6C02" w:rsidRDefault="000A6C02" w:rsidP="000A6C02">
      <w:pPr>
        <w:pStyle w:val="EndNoteBibliography"/>
      </w:pPr>
      <w:r w:rsidRPr="000A6C02">
        <w:t xml:space="preserve">   author = {Liu, Renming and Hirn, Matthew J. and Krishnan, Arjun},</w:t>
      </w:r>
    </w:p>
    <w:p w:rsidR="000A6C02" w:rsidRPr="000A6C02" w:rsidRDefault="000A6C02" w:rsidP="000A6C02">
      <w:pPr>
        <w:pStyle w:val="EndNoteBibliography"/>
      </w:pPr>
      <w:r w:rsidRPr="000A6C02">
        <w:t xml:space="preserve">   title = {Accurately Modeling Biased Random Walks on Weighted Graphs Using Node2vec+},</w:t>
      </w:r>
    </w:p>
    <w:p w:rsidR="000A6C02" w:rsidRPr="000A6C02" w:rsidRDefault="000A6C02" w:rsidP="000A6C02">
      <w:pPr>
        <w:pStyle w:val="EndNoteBibliography"/>
      </w:pPr>
      <w:r w:rsidRPr="000A6C02">
        <w:t xml:space="preserve">   journal = {CoRR},</w:t>
      </w:r>
    </w:p>
    <w:p w:rsidR="000A6C02" w:rsidRPr="000A6C02" w:rsidRDefault="000A6C02" w:rsidP="000A6C02">
      <w:pPr>
        <w:pStyle w:val="EndNoteBibliography"/>
      </w:pPr>
      <w:r w:rsidRPr="000A6C02">
        <w:t xml:space="preserve">   volume = {abs/2109.08031},</w:t>
      </w:r>
    </w:p>
    <w:p w:rsidR="000A6C02" w:rsidRPr="000A6C02" w:rsidRDefault="000A6C02" w:rsidP="000A6C02">
      <w:pPr>
        <w:pStyle w:val="EndNoteBibliography"/>
      </w:pPr>
      <w:r w:rsidRPr="000A6C02">
        <w:t xml:space="preserve">   url = {</w:t>
      </w:r>
      <w:hyperlink r:id="rId49" w:history="1">
        <w:r w:rsidRPr="000A6C02">
          <w:rPr>
            <w:rStyle w:val="Hyperlink"/>
          </w:rPr>
          <w:t>https://arxiv.org/abs/2109.08031</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0,</w:t>
      </w:r>
    </w:p>
    <w:p w:rsidR="000A6C02" w:rsidRPr="000A6C02" w:rsidRDefault="000A6C02" w:rsidP="000A6C02">
      <w:pPr>
        <w:pStyle w:val="EndNoteBibliography"/>
      </w:pPr>
      <w:r w:rsidRPr="000A6C02">
        <w:t xml:space="preserve">   author = {Liu, Renming and Krishnan, Arjun},</w:t>
      </w:r>
    </w:p>
    <w:p w:rsidR="000A6C02" w:rsidRPr="000A6C02" w:rsidRDefault="000A6C02" w:rsidP="000A6C02">
      <w:pPr>
        <w:pStyle w:val="EndNoteBibliography"/>
      </w:pPr>
      <w:r w:rsidRPr="000A6C02">
        <w:t xml:space="preserve">   title = {PecanPy: a fast, efficient and parallelized Python implementation of node2vec},</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7},</w:t>
      </w:r>
    </w:p>
    <w:p w:rsidR="000A6C02" w:rsidRPr="000A6C02" w:rsidRDefault="000A6C02" w:rsidP="000A6C02">
      <w:pPr>
        <w:pStyle w:val="EndNoteBibliography"/>
      </w:pPr>
      <w:r w:rsidRPr="000A6C02">
        <w:t xml:space="preserve">   number = {19},</w:t>
      </w:r>
    </w:p>
    <w:p w:rsidR="000A6C02" w:rsidRPr="000A6C02" w:rsidRDefault="000A6C02" w:rsidP="000A6C02">
      <w:pPr>
        <w:pStyle w:val="EndNoteBibliography"/>
      </w:pPr>
      <w:r w:rsidRPr="000A6C02">
        <w:t xml:space="preserve">   pages = {3377-3379},</w:t>
      </w:r>
    </w:p>
    <w:p w:rsidR="000A6C02" w:rsidRPr="000A6C02" w:rsidRDefault="000A6C02" w:rsidP="000A6C02">
      <w:pPr>
        <w:pStyle w:val="EndNoteBibliography"/>
      </w:pPr>
      <w:r w:rsidRPr="000A6C02">
        <w:t xml:space="preserve">   abstract = {Learning low-dimensional representations (embeddings) of nodes in large graphs is key to applying machine learning on massive biological networks. Node2vec is the most widely used method for node embedding. However, its original Python and C++ </w:t>
      </w:r>
      <w:r w:rsidRPr="000A6C02">
        <w:lastRenderedPageBreak/>
        <w:t xml:space="preserve">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50" w:history="1">
        <w:r w:rsidRPr="000A6C02">
          <w:rPr>
            <w:rStyle w:val="Hyperlink"/>
          </w:rPr>
          <w:t>https://github.com/krishnanlab/PecanPy.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b202},</w:t>
      </w:r>
    </w:p>
    <w:p w:rsidR="000A6C02" w:rsidRPr="000A6C02" w:rsidRDefault="000A6C02" w:rsidP="000A6C02">
      <w:pPr>
        <w:pStyle w:val="EndNoteBibliography"/>
      </w:pPr>
      <w:r w:rsidRPr="000A6C02">
        <w:t xml:space="preserve">   url = {</w:t>
      </w:r>
      <w:hyperlink r:id="rId51" w:history="1">
        <w:r w:rsidRPr="000A6C02">
          <w:rPr>
            <w:rStyle w:val="Hyperlink"/>
          </w:rPr>
          <w:t>https://doi.org/10.1093/bioinformatics/btab202</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7,</w:t>
      </w:r>
    </w:p>
    <w:p w:rsidR="000A6C02" w:rsidRPr="000A6C02" w:rsidRDefault="000A6C02" w:rsidP="000A6C02">
      <w:pPr>
        <w:pStyle w:val="EndNoteBibliography"/>
      </w:pPr>
      <w:r w:rsidRPr="000A6C02">
        <w:t xml:space="preserve">   author = {Luo, Jizhou and Xiao, Song and Jiang, Shouxu and Gao, Hong and Xiao, Yinuo},</w:t>
      </w:r>
    </w:p>
    <w:p w:rsidR="000A6C02" w:rsidRPr="000A6C02" w:rsidRDefault="000A6C02" w:rsidP="000A6C02">
      <w:pPr>
        <w:pStyle w:val="EndNoteBibliography"/>
      </w:pPr>
      <w:r w:rsidRPr="000A6C02">
        <w:t xml:space="preserve">   title = {ripple2vec: Node Embedding with Ripple Distance of Structures},</w:t>
      </w:r>
    </w:p>
    <w:p w:rsidR="000A6C02" w:rsidRPr="000A6C02" w:rsidRDefault="000A6C02" w:rsidP="000A6C02">
      <w:pPr>
        <w:pStyle w:val="EndNoteBibliography"/>
      </w:pPr>
      <w:r w:rsidRPr="000A6C02">
        <w:t xml:space="preserve">   journal = {Data Science and Engineering},</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t xml:space="preserve">   number = {2},</w:t>
      </w:r>
    </w:p>
    <w:p w:rsidR="000A6C02" w:rsidRPr="000A6C02" w:rsidRDefault="000A6C02" w:rsidP="000A6C02">
      <w:pPr>
        <w:pStyle w:val="EndNoteBibliography"/>
      </w:pPr>
      <w:r w:rsidRPr="000A6C02">
        <w:t xml:space="preserve">   pages = {156-174},</w:t>
      </w:r>
    </w:p>
    <w:p w:rsidR="000A6C02" w:rsidRPr="000A6C02" w:rsidRDefault="000A6C02" w:rsidP="000A6C02">
      <w:pPr>
        <w:pStyle w:val="EndNoteBibliography"/>
      </w:pPr>
      <w:r w:rsidRPr="000A6C02">
        <w:t xml:space="preserve">   ISSN = {2364-1185</w:t>
      </w:r>
    </w:p>
    <w:p w:rsidR="000A6C02" w:rsidRPr="000A6C02" w:rsidRDefault="000A6C02" w:rsidP="000A6C02">
      <w:pPr>
        <w:pStyle w:val="EndNoteBibliography"/>
      </w:pPr>
      <w:r w:rsidRPr="000A6C02">
        <w:t>2364-1541},</w:t>
      </w:r>
    </w:p>
    <w:p w:rsidR="000A6C02" w:rsidRPr="000A6C02" w:rsidRDefault="000A6C02" w:rsidP="000A6C02">
      <w:pPr>
        <w:pStyle w:val="EndNoteBibliography"/>
      </w:pPr>
      <w:r w:rsidRPr="000A6C02">
        <w:t xml:space="preserve">   DOI = {10.1007/s41019-022-00184-6},</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8,</w:t>
      </w:r>
    </w:p>
    <w:p w:rsidR="000A6C02" w:rsidRPr="000A6C02" w:rsidRDefault="000A6C02" w:rsidP="000A6C02">
      <w:pPr>
        <w:pStyle w:val="EndNoteBibliography"/>
      </w:pPr>
      <w:r w:rsidRPr="000A6C02">
        <w:t xml:space="preserve">   author = {Makarov, I. and Kiselev, D. and Nikitinsky, N. and Subelj, L.},</w:t>
      </w:r>
    </w:p>
    <w:p w:rsidR="000A6C02" w:rsidRPr="000A6C02" w:rsidRDefault="000A6C02" w:rsidP="000A6C02">
      <w:pPr>
        <w:pStyle w:val="EndNoteBibliography"/>
      </w:pPr>
      <w:r w:rsidRPr="000A6C02">
        <w:t xml:space="preserve">   title = {Survey on graph embeddings and their applications to machine learning problems on graphs},</w:t>
      </w:r>
    </w:p>
    <w:p w:rsidR="000A6C02" w:rsidRPr="000A6C02" w:rsidRDefault="000A6C02" w:rsidP="000A6C02">
      <w:pPr>
        <w:pStyle w:val="EndNoteBibliography"/>
      </w:pPr>
      <w:r w:rsidRPr="000A6C02">
        <w:t xml:space="preserve">   journal = {PeerJ Comput Sci},</w:t>
      </w:r>
    </w:p>
    <w:p w:rsidR="000A6C02" w:rsidRPr="000A6C02" w:rsidRDefault="000A6C02" w:rsidP="000A6C02">
      <w:pPr>
        <w:pStyle w:val="EndNoteBibliography"/>
      </w:pPr>
      <w:r w:rsidRPr="000A6C02">
        <w:t xml:space="preserve">   volume = {7},</w:t>
      </w:r>
    </w:p>
    <w:p w:rsidR="000A6C02" w:rsidRPr="000A6C02" w:rsidRDefault="000A6C02" w:rsidP="000A6C02">
      <w:pPr>
        <w:pStyle w:val="EndNoteBibliography"/>
      </w:pPr>
      <w:r w:rsidRPr="000A6C02">
        <w:lastRenderedPageBreak/>
        <w:t xml:space="preserve">   pages = {e357},</w:t>
      </w:r>
    </w:p>
    <w:p w:rsidR="000A6C02" w:rsidRPr="000A6C02" w:rsidRDefault="000A6C02" w:rsidP="000A6C02">
      <w:pPr>
        <w:pStyle w:val="EndNoteBibliography"/>
      </w:pPr>
      <w:r w:rsidRPr="000A6C02">
        <w:t xml:space="preserve">   note = {Makarov, Ilya</w:t>
      </w:r>
    </w:p>
    <w:p w:rsidR="000A6C02" w:rsidRPr="000A6C02" w:rsidRDefault="000A6C02" w:rsidP="000A6C02">
      <w:pPr>
        <w:pStyle w:val="EndNoteBibliography"/>
      </w:pPr>
      <w:r w:rsidRPr="000A6C02">
        <w:t>Kiselev, Dmitrii</w:t>
      </w:r>
    </w:p>
    <w:p w:rsidR="000A6C02" w:rsidRPr="000A6C02" w:rsidRDefault="000A6C02" w:rsidP="000A6C02">
      <w:pPr>
        <w:pStyle w:val="EndNoteBibliography"/>
      </w:pPr>
      <w:r w:rsidRPr="000A6C02">
        <w:t>Nikitinsky, Nikita</w:t>
      </w:r>
    </w:p>
    <w:p w:rsidR="000A6C02" w:rsidRPr="000A6C02" w:rsidRDefault="000A6C02" w:rsidP="000A6C02">
      <w:pPr>
        <w:pStyle w:val="EndNoteBibliography"/>
      </w:pPr>
      <w:r w:rsidRPr="000A6C02">
        <w:t>Subelj, Lovro</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2021/04/06</w:t>
      </w:r>
    </w:p>
    <w:p w:rsidR="000A6C02" w:rsidRPr="000A6C02" w:rsidRDefault="000A6C02" w:rsidP="000A6C02">
      <w:pPr>
        <w:pStyle w:val="EndNoteBibliography"/>
      </w:pPr>
      <w:r w:rsidRPr="000A6C02">
        <w:t>PeerJ Comput Sci. 2021 Feb 4;7:e357. doi: 10.7717/peerj-cs.357. eCollection 2021.},</w:t>
      </w:r>
    </w:p>
    <w:p w:rsidR="000A6C02" w:rsidRPr="000A6C02" w:rsidRDefault="000A6C02" w:rsidP="000A6C02">
      <w:pPr>
        <w:pStyle w:val="EndNoteBibliography"/>
      </w:pPr>
      <w:r w:rsidRPr="000A6C02">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0A6C02" w:rsidRPr="000A6C02" w:rsidRDefault="000A6C02" w:rsidP="000A6C02">
      <w:pPr>
        <w:pStyle w:val="EndNoteBibliography"/>
      </w:pPr>
      <w:r w:rsidRPr="000A6C02">
        <w:t xml:space="preserve">   keywords = {Geometric deep learning</w:t>
      </w:r>
    </w:p>
    <w:p w:rsidR="000A6C02" w:rsidRPr="000A6C02" w:rsidRDefault="000A6C02" w:rsidP="000A6C02">
      <w:pPr>
        <w:pStyle w:val="EndNoteBibliography"/>
      </w:pPr>
      <w:r w:rsidRPr="000A6C02">
        <w:t>Graph embedding</w:t>
      </w:r>
    </w:p>
    <w:p w:rsidR="000A6C02" w:rsidRPr="000A6C02" w:rsidRDefault="000A6C02" w:rsidP="000A6C02">
      <w:pPr>
        <w:pStyle w:val="EndNoteBibliography"/>
      </w:pPr>
      <w:r w:rsidRPr="000A6C02">
        <w:t>Graph neural networks</w:t>
      </w:r>
    </w:p>
    <w:p w:rsidR="000A6C02" w:rsidRPr="000A6C02" w:rsidRDefault="000A6C02" w:rsidP="000A6C02">
      <w:pPr>
        <w:pStyle w:val="EndNoteBibliography"/>
      </w:pPr>
      <w:r w:rsidRPr="000A6C02">
        <w:t>Graph visualization</w:t>
      </w:r>
    </w:p>
    <w:p w:rsidR="000A6C02" w:rsidRPr="000A6C02" w:rsidRDefault="000A6C02" w:rsidP="000A6C02">
      <w:pPr>
        <w:pStyle w:val="EndNoteBibliography"/>
      </w:pPr>
      <w:r w:rsidRPr="000A6C02">
        <w:t>Knowledge representation</w:t>
      </w:r>
    </w:p>
    <w:p w:rsidR="000A6C02" w:rsidRPr="000A6C02" w:rsidRDefault="000A6C02" w:rsidP="000A6C02">
      <w:pPr>
        <w:pStyle w:val="EndNoteBibliography"/>
      </w:pPr>
      <w:r w:rsidRPr="000A6C02">
        <w:t>Link prediction</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twork science</w:t>
      </w:r>
    </w:p>
    <w:p w:rsidR="000A6C02" w:rsidRPr="000A6C02" w:rsidRDefault="000A6C02" w:rsidP="000A6C02">
      <w:pPr>
        <w:pStyle w:val="EndNoteBibliography"/>
      </w:pPr>
      <w:r w:rsidRPr="000A6C02">
        <w:lastRenderedPageBreak/>
        <w:t>Node classification</w:t>
      </w:r>
    </w:p>
    <w:p w:rsidR="000A6C02" w:rsidRPr="000A6C02" w:rsidRDefault="000A6C02" w:rsidP="000A6C02">
      <w:pPr>
        <w:pStyle w:val="EndNoteBibliography"/>
      </w:pPr>
      <w:r w:rsidRPr="000A6C02">
        <w:t>Node clustering},</w:t>
      </w:r>
    </w:p>
    <w:p w:rsidR="000A6C02" w:rsidRPr="000A6C02" w:rsidRDefault="000A6C02" w:rsidP="000A6C02">
      <w:pPr>
        <w:pStyle w:val="EndNoteBibliography"/>
      </w:pPr>
      <w:r w:rsidRPr="000A6C02">
        <w:t xml:space="preserve">   ISSN = {2376-5992 (Electronic)</w:t>
      </w:r>
    </w:p>
    <w:p w:rsidR="000A6C02" w:rsidRPr="000A6C02" w:rsidRDefault="000A6C02" w:rsidP="000A6C02">
      <w:pPr>
        <w:pStyle w:val="EndNoteBibliography"/>
      </w:pPr>
      <w:r w:rsidRPr="000A6C02">
        <w:t>2376-5992 (Linking)},</w:t>
      </w:r>
    </w:p>
    <w:p w:rsidR="000A6C02" w:rsidRPr="000A6C02" w:rsidRDefault="000A6C02" w:rsidP="000A6C02">
      <w:pPr>
        <w:pStyle w:val="EndNoteBibliography"/>
      </w:pPr>
      <w:r w:rsidRPr="000A6C02">
        <w:t xml:space="preserve">   DOI = {10.7717/peerj-cs.357},</w:t>
      </w:r>
    </w:p>
    <w:p w:rsidR="000A6C02" w:rsidRPr="000A6C02" w:rsidRDefault="000A6C02" w:rsidP="000A6C02">
      <w:pPr>
        <w:pStyle w:val="EndNoteBibliography"/>
      </w:pPr>
      <w:r w:rsidRPr="000A6C02">
        <w:t xml:space="preserve">   url = {</w:t>
      </w:r>
      <w:hyperlink r:id="rId52" w:history="1">
        <w:r w:rsidRPr="000A6C02">
          <w:rPr>
            <w:rStyle w:val="Hyperlink"/>
          </w:rPr>
          <w:t>https://www.ncbi.nlm.nih.gov/pubmed/33817007</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1,</w:t>
      </w:r>
    </w:p>
    <w:p w:rsidR="000A6C02" w:rsidRPr="000A6C02" w:rsidRDefault="000A6C02" w:rsidP="000A6C02">
      <w:pPr>
        <w:pStyle w:val="EndNoteBibliography"/>
      </w:pPr>
      <w:r w:rsidRPr="000A6C02">
        <w:t xml:space="preserve">   author = {Perozzi, Bryan and Al-Rfou, Rami and Skiena, Steven},</w:t>
      </w:r>
    </w:p>
    <w:p w:rsidR="000A6C02" w:rsidRPr="000A6C02" w:rsidRDefault="000A6C02" w:rsidP="000A6C02">
      <w:pPr>
        <w:pStyle w:val="EndNoteBibliography"/>
      </w:pPr>
      <w:r w:rsidRPr="000A6C02">
        <w:t xml:space="preserve">   title = {DeepWalk: Online Learning of Social Representations},</w:t>
      </w:r>
    </w:p>
    <w:p w:rsidR="000A6C02" w:rsidRPr="000A6C02" w:rsidRDefault="000A6C02" w:rsidP="000A6C02">
      <w:pPr>
        <w:pStyle w:val="EndNoteBibliography"/>
      </w:pPr>
      <w:r w:rsidRPr="000A6C02">
        <w:t xml:space="preserve">   journal = {Proceedings of the ACM SIGKDD International Conference on Knowledge Discovery and Data Mining},</w:t>
      </w:r>
    </w:p>
    <w:p w:rsidR="000A6C02" w:rsidRPr="000A6C02" w:rsidRDefault="000A6C02" w:rsidP="000A6C02">
      <w:pPr>
        <w:pStyle w:val="EndNoteBibliography"/>
      </w:pPr>
      <w:r w:rsidRPr="000A6C02">
        <w:t xml:space="preserve">   DOI = {10.1145/2623330.2623732},</w:t>
      </w:r>
    </w:p>
    <w:p w:rsidR="000A6C02" w:rsidRPr="000A6C02" w:rsidRDefault="000A6C02" w:rsidP="000A6C02">
      <w:pPr>
        <w:pStyle w:val="EndNoteBibliography"/>
      </w:pPr>
      <w:r w:rsidRPr="000A6C02">
        <w:t xml:space="preserve">   year = {2014},</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20,</w:t>
      </w:r>
    </w:p>
    <w:p w:rsidR="000A6C02" w:rsidRPr="000A6C02" w:rsidRDefault="000A6C02" w:rsidP="000A6C02">
      <w:pPr>
        <w:pStyle w:val="EndNoteBibliography"/>
      </w:pPr>
      <w:r w:rsidRPr="000A6C02">
        <w:t xml:space="preserve">   author = {Ribeiro, Leonardo F. R. and Saverese, Pedro H. P. and Figueiredo, Daniel R.},</w:t>
      </w:r>
    </w:p>
    <w:p w:rsidR="000A6C02" w:rsidRPr="000A6C02" w:rsidRDefault="000A6C02" w:rsidP="000A6C02">
      <w:pPr>
        <w:pStyle w:val="EndNoteBibliography"/>
      </w:pPr>
      <w:r w:rsidRPr="000A6C02">
        <w:t xml:space="preserve">   title = {struc2vec: Learning Node Representations from Structural Identity},</w:t>
      </w:r>
    </w:p>
    <w:p w:rsidR="000A6C02" w:rsidRPr="000A6C02" w:rsidRDefault="000A6C02" w:rsidP="000A6C02">
      <w:pPr>
        <w:pStyle w:val="EndNoteBibliography"/>
      </w:pPr>
      <w:r w:rsidRPr="000A6C02">
        <w:t xml:space="preserve">   pages = {385-394},</w:t>
      </w:r>
    </w:p>
    <w:p w:rsidR="000A6C02" w:rsidRPr="000A6C02" w:rsidRDefault="000A6C02" w:rsidP="000A6C02">
      <w:pPr>
        <w:pStyle w:val="EndNoteBibliography"/>
      </w:pPr>
      <w:r w:rsidRPr="000A6C02">
        <w:t xml:space="preserve">   DOI = {10.1145/3097983.3098061},</w:t>
      </w:r>
    </w:p>
    <w:p w:rsidR="000A6C02" w:rsidRPr="000A6C02" w:rsidRDefault="000A6C02" w:rsidP="000A6C02">
      <w:pPr>
        <w:pStyle w:val="EndNoteBibliography"/>
      </w:pPr>
      <w:r w:rsidRPr="000A6C02">
        <w:t xml:space="preserve">   year = {2017},</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4,</w:t>
      </w:r>
    </w:p>
    <w:p w:rsidR="000A6C02" w:rsidRPr="000A6C02" w:rsidRDefault="000A6C02" w:rsidP="000A6C02">
      <w:pPr>
        <w:pStyle w:val="EndNoteBibliography"/>
      </w:pPr>
      <w:r w:rsidRPr="000A6C02">
        <w:t xml:space="preserve">   author = {Schmidhuber, Jürgen},</w:t>
      </w:r>
    </w:p>
    <w:p w:rsidR="000A6C02" w:rsidRPr="000A6C02" w:rsidRDefault="000A6C02" w:rsidP="000A6C02">
      <w:pPr>
        <w:pStyle w:val="EndNoteBibliography"/>
      </w:pPr>
      <w:r w:rsidRPr="000A6C02">
        <w:t xml:space="preserve">   title = {Deep learning in neural networks: An overview},</w:t>
      </w:r>
    </w:p>
    <w:p w:rsidR="000A6C02" w:rsidRPr="000A6C02" w:rsidRDefault="000A6C02" w:rsidP="000A6C02">
      <w:pPr>
        <w:pStyle w:val="EndNoteBibliography"/>
      </w:pPr>
      <w:r w:rsidRPr="000A6C02">
        <w:t xml:space="preserve">   journal = {Neural Networks},</w:t>
      </w:r>
    </w:p>
    <w:p w:rsidR="000A6C02" w:rsidRPr="000A6C02" w:rsidRDefault="000A6C02" w:rsidP="000A6C02">
      <w:pPr>
        <w:pStyle w:val="EndNoteBibliography"/>
      </w:pPr>
      <w:r w:rsidRPr="000A6C02">
        <w:lastRenderedPageBreak/>
        <w:t xml:space="preserve">   volume = {61},</w:t>
      </w:r>
    </w:p>
    <w:p w:rsidR="000A6C02" w:rsidRPr="000A6C02" w:rsidRDefault="000A6C02" w:rsidP="000A6C02">
      <w:pPr>
        <w:pStyle w:val="EndNoteBibliography"/>
      </w:pPr>
      <w:r w:rsidRPr="000A6C02">
        <w:t xml:space="preserve">   pages = {85-117},</w:t>
      </w:r>
    </w:p>
    <w:p w:rsidR="000A6C02" w:rsidRPr="000A6C02" w:rsidRDefault="000A6C02" w:rsidP="000A6C02">
      <w:pPr>
        <w:pStyle w:val="EndNoteBibliography"/>
      </w:pPr>
      <w:r w:rsidRPr="000A6C02">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0A6C02" w:rsidRPr="000A6C02" w:rsidRDefault="000A6C02" w:rsidP="000A6C02">
      <w:pPr>
        <w:pStyle w:val="EndNoteBibliography"/>
      </w:pPr>
      <w:r w:rsidRPr="000A6C02">
        <w:t xml:space="preserve">   keywords = {Deep learning</w:t>
      </w:r>
    </w:p>
    <w:p w:rsidR="000A6C02" w:rsidRPr="000A6C02" w:rsidRDefault="000A6C02" w:rsidP="000A6C02">
      <w:pPr>
        <w:pStyle w:val="EndNoteBibliography"/>
      </w:pPr>
      <w:r w:rsidRPr="000A6C02">
        <w:t>Supervised learning</w:t>
      </w:r>
    </w:p>
    <w:p w:rsidR="000A6C02" w:rsidRPr="000A6C02" w:rsidRDefault="000A6C02" w:rsidP="000A6C02">
      <w:pPr>
        <w:pStyle w:val="EndNoteBibliography"/>
      </w:pPr>
      <w:r w:rsidRPr="000A6C02">
        <w:t>Unsupervised learning</w:t>
      </w:r>
    </w:p>
    <w:p w:rsidR="000A6C02" w:rsidRPr="000A6C02" w:rsidRDefault="000A6C02" w:rsidP="000A6C02">
      <w:pPr>
        <w:pStyle w:val="EndNoteBibliography"/>
      </w:pPr>
      <w:r w:rsidRPr="000A6C02">
        <w:t>Reinforcement learning</w:t>
      </w:r>
    </w:p>
    <w:p w:rsidR="000A6C02" w:rsidRPr="000A6C02" w:rsidRDefault="000A6C02" w:rsidP="000A6C02">
      <w:pPr>
        <w:pStyle w:val="EndNoteBibliography"/>
      </w:pPr>
      <w:r w:rsidRPr="000A6C02">
        <w:t>Evolutionary computation},</w:t>
      </w:r>
    </w:p>
    <w:p w:rsidR="000A6C02" w:rsidRPr="000A6C02" w:rsidRDefault="000A6C02" w:rsidP="000A6C02">
      <w:pPr>
        <w:pStyle w:val="EndNoteBibliography"/>
      </w:pPr>
      <w:r w:rsidRPr="000A6C02">
        <w:t xml:space="preserve">   ISSN = {0893-6080},</w:t>
      </w:r>
    </w:p>
    <w:p w:rsidR="000A6C02" w:rsidRPr="000A6C02" w:rsidRDefault="000A6C02" w:rsidP="000A6C02">
      <w:pPr>
        <w:pStyle w:val="EndNoteBibliography"/>
      </w:pPr>
      <w:r w:rsidRPr="000A6C02">
        <w:t xml:space="preserve">   DOI = {</w:t>
      </w:r>
      <w:hyperlink r:id="rId53" w:history="1">
        <w:r w:rsidRPr="000A6C02">
          <w:rPr>
            <w:rStyle w:val="Hyperlink"/>
          </w:rPr>
          <w:t>https://doi.org/10.1016/j.neunet.2014.09.003</w:t>
        </w:r>
      </w:hyperlink>
      <w:r w:rsidRPr="000A6C02">
        <w:t>},</w:t>
      </w:r>
    </w:p>
    <w:p w:rsidR="000A6C02" w:rsidRPr="000A6C02" w:rsidRDefault="000A6C02" w:rsidP="000A6C02">
      <w:pPr>
        <w:pStyle w:val="EndNoteBibliography"/>
      </w:pPr>
      <w:r w:rsidRPr="000A6C02">
        <w:t xml:space="preserve">   url = {</w:t>
      </w:r>
      <w:hyperlink r:id="rId54" w:history="1">
        <w:r w:rsidRPr="000A6C02">
          <w:rPr>
            <w:rStyle w:val="Hyperlink"/>
          </w:rPr>
          <w:t>https://www.sciencedirect.com/science/article/pii/S0893608014002135</w:t>
        </w:r>
      </w:hyperlink>
      <w:r w:rsidRPr="000A6C02">
        <w:t>},</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7,</w:t>
      </w:r>
    </w:p>
    <w:p w:rsidR="000A6C02" w:rsidRPr="000A6C02" w:rsidRDefault="000A6C02" w:rsidP="000A6C02">
      <w:pPr>
        <w:pStyle w:val="EndNoteBibliography"/>
      </w:pPr>
      <w:r w:rsidRPr="000A6C02">
        <w:t xml:space="preserve">   author = {Singh, Rohit and Devkota, Kapil and Sledzieski, Samuel and Berger, Bonnie and Cowen, Lenore},</w:t>
      </w:r>
    </w:p>
    <w:p w:rsidR="000A6C02" w:rsidRPr="000A6C02" w:rsidRDefault="000A6C02" w:rsidP="000A6C02">
      <w:pPr>
        <w:pStyle w:val="EndNoteBibliography"/>
      </w:pPr>
      <w:r w:rsidRPr="000A6C02">
        <w:t xml:space="preserve">   title = {Topsy-Turvy: integrating a global view into sequence-based PPI prediction},</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8},</w:t>
      </w:r>
    </w:p>
    <w:p w:rsidR="000A6C02" w:rsidRPr="000A6C02" w:rsidRDefault="000A6C02" w:rsidP="000A6C02">
      <w:pPr>
        <w:pStyle w:val="EndNoteBibliography"/>
      </w:pPr>
      <w:r w:rsidRPr="000A6C02">
        <w:t xml:space="preserve">   number = {Supplement_1},</w:t>
      </w:r>
    </w:p>
    <w:p w:rsidR="000A6C02" w:rsidRPr="000A6C02" w:rsidRDefault="000A6C02" w:rsidP="000A6C02">
      <w:pPr>
        <w:pStyle w:val="EndNoteBibliography"/>
      </w:pPr>
      <w:r w:rsidRPr="000A6C02">
        <w:t xml:space="preserve">   pages = {i264-i272},</w:t>
      </w:r>
    </w:p>
    <w:p w:rsidR="000A6C02" w:rsidRPr="000A6C02" w:rsidRDefault="000A6C02" w:rsidP="000A6C02">
      <w:pPr>
        <w:pStyle w:val="EndNoteBibliography"/>
      </w:pPr>
      <w:r w:rsidRPr="000A6C02">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w:t>
      </w:r>
      <w:r w:rsidRPr="000A6C02">
        <w:lastRenderedPageBreak/>
        <w:t>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55" w:history="1">
        <w:r w:rsidRPr="000A6C02">
          <w:rPr>
            <w:rStyle w:val="Hyperlink"/>
          </w:rPr>
          <w:t>https://topsyturvy.csail.mit.edu.Supplementary</w:t>
        </w:r>
      </w:hyperlink>
      <w:r w:rsidRPr="000A6C02">
        <w:t xml:space="preserve"> data are available at Bioinformatics online.},</w:t>
      </w:r>
    </w:p>
    <w:p w:rsidR="000A6C02" w:rsidRPr="000A6C02" w:rsidRDefault="000A6C02" w:rsidP="000A6C02">
      <w:pPr>
        <w:pStyle w:val="EndNoteBibliography"/>
      </w:pPr>
      <w:r w:rsidRPr="000A6C02">
        <w:t xml:space="preserve">   ISSN = {1367-4803},</w:t>
      </w:r>
    </w:p>
    <w:p w:rsidR="000A6C02" w:rsidRPr="000A6C02" w:rsidRDefault="000A6C02" w:rsidP="000A6C02">
      <w:pPr>
        <w:pStyle w:val="EndNoteBibliography"/>
      </w:pPr>
      <w:r w:rsidRPr="000A6C02">
        <w:t xml:space="preserve">   DOI = {10.1093/bioinformatics/btac258},</w:t>
      </w:r>
    </w:p>
    <w:p w:rsidR="000A6C02" w:rsidRPr="000A6C02" w:rsidRDefault="000A6C02" w:rsidP="000A6C02">
      <w:pPr>
        <w:pStyle w:val="EndNoteBibliography"/>
      </w:pPr>
      <w:r w:rsidRPr="000A6C02">
        <w:t xml:space="preserve">   url = {</w:t>
      </w:r>
      <w:hyperlink r:id="rId56" w:history="1">
        <w:r w:rsidRPr="000A6C02">
          <w:rPr>
            <w:rStyle w:val="Hyperlink"/>
          </w:rPr>
          <w:t>https://doi.org/10.1093/bioinformatics/btac258</w:t>
        </w:r>
      </w:hyperlink>
      <w:r w:rsidRPr="000A6C02">
        <w:t>},</w:t>
      </w:r>
    </w:p>
    <w:p w:rsidR="000A6C02" w:rsidRPr="000A6C02" w:rsidRDefault="000A6C02" w:rsidP="000A6C02">
      <w:pPr>
        <w:pStyle w:val="EndNoteBibliography"/>
      </w:pPr>
      <w:r w:rsidRPr="000A6C02">
        <w:t xml:space="preserve">   year = {2022},</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0,</w:t>
      </w:r>
    </w:p>
    <w:p w:rsidR="000A6C02" w:rsidRPr="000A6C02" w:rsidRDefault="000A6C02" w:rsidP="000A6C02">
      <w:pPr>
        <w:pStyle w:val="EndNoteBibliography"/>
      </w:pPr>
      <w:r w:rsidRPr="000A6C02">
        <w:t xml:space="preserve">   author = {Song, Wenzhuo and Wang, Shengsheng and Yang, Bo and Lu, You and Zhao, Xuehua and Liu, Xueyan},</w:t>
      </w:r>
    </w:p>
    <w:p w:rsidR="000A6C02" w:rsidRPr="000A6C02" w:rsidRDefault="000A6C02" w:rsidP="000A6C02">
      <w:pPr>
        <w:pStyle w:val="EndNoteBibliography"/>
      </w:pPr>
      <w:r w:rsidRPr="000A6C02">
        <w:t xml:space="preserve">   title = {Learning node and edge embeddings for signed networks},</w:t>
      </w:r>
    </w:p>
    <w:p w:rsidR="000A6C02" w:rsidRPr="000A6C02" w:rsidRDefault="000A6C02" w:rsidP="000A6C02">
      <w:pPr>
        <w:pStyle w:val="EndNoteBibliography"/>
      </w:pPr>
      <w:r w:rsidRPr="000A6C02">
        <w:t xml:space="preserve">   journal = {Neurocomputing},</w:t>
      </w:r>
    </w:p>
    <w:p w:rsidR="000A6C02" w:rsidRPr="000A6C02" w:rsidRDefault="000A6C02" w:rsidP="000A6C02">
      <w:pPr>
        <w:pStyle w:val="EndNoteBibliography"/>
      </w:pPr>
      <w:r w:rsidRPr="000A6C02">
        <w:t xml:space="preserve">   volume = {319},</w:t>
      </w:r>
    </w:p>
    <w:p w:rsidR="000A6C02" w:rsidRPr="000A6C02" w:rsidRDefault="000A6C02" w:rsidP="000A6C02">
      <w:pPr>
        <w:pStyle w:val="EndNoteBibliography"/>
      </w:pPr>
      <w:r w:rsidRPr="000A6C02">
        <w:t xml:space="preserve">   pages = {42-54},</w:t>
      </w:r>
    </w:p>
    <w:p w:rsidR="000A6C02" w:rsidRPr="000A6C02" w:rsidRDefault="000A6C02" w:rsidP="000A6C02">
      <w:pPr>
        <w:pStyle w:val="EndNoteBibliography"/>
      </w:pPr>
      <w:r w:rsidRPr="000A6C02">
        <w:t xml:space="preserve">   ISSN = {09252312},</w:t>
      </w:r>
    </w:p>
    <w:p w:rsidR="000A6C02" w:rsidRPr="000A6C02" w:rsidRDefault="000A6C02" w:rsidP="000A6C02">
      <w:pPr>
        <w:pStyle w:val="EndNoteBibliography"/>
      </w:pPr>
      <w:r w:rsidRPr="000A6C02">
        <w:t xml:space="preserve">   DOI = {10.1016/j.neucom.2018.08.072},</w:t>
      </w:r>
    </w:p>
    <w:p w:rsidR="000A6C02" w:rsidRPr="000A6C02" w:rsidRDefault="000A6C02" w:rsidP="000A6C02">
      <w:pPr>
        <w:pStyle w:val="EndNoteBibliography"/>
      </w:pPr>
      <w:r w:rsidRPr="000A6C02">
        <w:t xml:space="preserve">   year = {2018},</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1,</w:t>
      </w:r>
    </w:p>
    <w:p w:rsidR="000A6C02" w:rsidRPr="000A6C02" w:rsidRDefault="000A6C02" w:rsidP="000A6C02">
      <w:pPr>
        <w:pStyle w:val="EndNoteBibliography"/>
      </w:pPr>
      <w:r w:rsidRPr="000A6C02">
        <w:lastRenderedPageBreak/>
        <w:t xml:space="preserve">   author = {Tang, Jian and Qu, Meng and Wang, Mingzhe and Zhang, Ming and Yan, Jun and Mei, Qiaozhu},</w:t>
      </w:r>
    </w:p>
    <w:p w:rsidR="000A6C02" w:rsidRPr="000A6C02" w:rsidRDefault="000A6C02" w:rsidP="000A6C02">
      <w:pPr>
        <w:pStyle w:val="EndNoteBibliography"/>
      </w:pPr>
      <w:r w:rsidRPr="000A6C02">
        <w:t xml:space="preserve">   title = {LINE: Large-scale Information Network Embedding},</w:t>
      </w:r>
    </w:p>
    <w:p w:rsidR="000A6C02" w:rsidRPr="000A6C02" w:rsidRDefault="000A6C02" w:rsidP="000A6C02">
      <w:pPr>
        <w:pStyle w:val="EndNoteBibliography"/>
      </w:pPr>
      <w:r w:rsidRPr="000A6C02">
        <w:t xml:space="preserve">   pages = {1067-1077},</w:t>
      </w:r>
    </w:p>
    <w:p w:rsidR="000A6C02" w:rsidRPr="000A6C02" w:rsidRDefault="000A6C02" w:rsidP="000A6C02">
      <w:pPr>
        <w:pStyle w:val="EndNoteBibliography"/>
      </w:pPr>
      <w:r w:rsidRPr="000A6C02">
        <w:t xml:space="preserve">   DOI = {10.1145/2736277.2741093},</w:t>
      </w:r>
    </w:p>
    <w:p w:rsidR="000A6C02" w:rsidRPr="000A6C02" w:rsidRDefault="000A6C02" w:rsidP="000A6C02">
      <w:pPr>
        <w:pStyle w:val="EndNoteBibliography"/>
      </w:pPr>
      <w:r w:rsidRPr="000A6C02">
        <w:t xml:space="preserve">   year = {2015},</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misc{RN10,</w:t>
      </w:r>
    </w:p>
    <w:p w:rsidR="000A6C02" w:rsidRPr="000A6C02" w:rsidRDefault="000A6C02" w:rsidP="000A6C02">
      <w:pPr>
        <w:pStyle w:val="EndNoteBibliography"/>
      </w:pPr>
      <w:r w:rsidRPr="000A6C02">
        <w:t xml:space="preserve">   author = {Wang, Daixin and Cui, Peng and Zhu, Wenwu},</w:t>
      </w:r>
    </w:p>
    <w:p w:rsidR="000A6C02" w:rsidRPr="000A6C02" w:rsidRDefault="000A6C02" w:rsidP="000A6C02">
      <w:pPr>
        <w:pStyle w:val="EndNoteBibliography"/>
      </w:pPr>
      <w:r w:rsidRPr="000A6C02">
        <w:t xml:space="preserve">   title = {Structural Deep Network Embedding},</w:t>
      </w:r>
    </w:p>
    <w:p w:rsidR="000A6C02" w:rsidRPr="000A6C02" w:rsidRDefault="000A6C02" w:rsidP="000A6C02">
      <w:pPr>
        <w:pStyle w:val="EndNoteBibliography"/>
      </w:pPr>
      <w:r w:rsidRPr="000A6C02">
        <w:t xml:space="preserve">   pages = {1225-1234},</w:t>
      </w:r>
    </w:p>
    <w:p w:rsidR="000A6C02" w:rsidRPr="000A6C02" w:rsidRDefault="000A6C02" w:rsidP="000A6C02">
      <w:pPr>
        <w:pStyle w:val="EndNoteBibliography"/>
      </w:pPr>
      <w:r w:rsidRPr="000A6C02">
        <w:t xml:space="preserve">   DOI = {10.1145/2939672.2939753},</w:t>
      </w:r>
    </w:p>
    <w:p w:rsidR="000A6C02" w:rsidRPr="000A6C02" w:rsidRDefault="000A6C02" w:rsidP="000A6C02">
      <w:pPr>
        <w:pStyle w:val="EndNoteBibliography"/>
      </w:pPr>
      <w:r w:rsidRPr="000A6C02">
        <w:t xml:space="preserve">   year = {2016},</w:t>
      </w:r>
    </w:p>
    <w:p w:rsidR="000A6C02" w:rsidRPr="000A6C02" w:rsidRDefault="000A6C02" w:rsidP="000A6C02">
      <w:pPr>
        <w:pStyle w:val="EndNoteBibliography"/>
      </w:pPr>
      <w:r w:rsidRPr="000A6C02">
        <w:t xml:space="preserve">   type = {Conference Paper}</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3,</w:t>
      </w:r>
    </w:p>
    <w:p w:rsidR="000A6C02" w:rsidRPr="000A6C02" w:rsidRDefault="000A6C02" w:rsidP="000A6C02">
      <w:pPr>
        <w:pStyle w:val="EndNoteBibliography"/>
      </w:pPr>
      <w:r w:rsidRPr="000A6C02">
        <w:t xml:space="preserve">   author = {Wu, Xiaohua and Pang, Hong and Fan, Youping and Linghu, Yang and Luo, Yu},</w:t>
      </w:r>
    </w:p>
    <w:p w:rsidR="000A6C02" w:rsidRPr="000A6C02" w:rsidRDefault="000A6C02" w:rsidP="000A6C02">
      <w:pPr>
        <w:pStyle w:val="EndNoteBibliography"/>
      </w:pPr>
      <w:r w:rsidRPr="000A6C02">
        <w:t xml:space="preserve">   title = {ProbWalk: A random walk approach in weighted graph embedding},</w:t>
      </w:r>
    </w:p>
    <w:p w:rsidR="000A6C02" w:rsidRPr="000A6C02" w:rsidRDefault="000A6C02" w:rsidP="000A6C02">
      <w:pPr>
        <w:pStyle w:val="EndNoteBibliography"/>
      </w:pPr>
      <w:r w:rsidRPr="000A6C02">
        <w:t xml:space="preserve">   journal = {Procedia Computer Science},</w:t>
      </w:r>
    </w:p>
    <w:p w:rsidR="000A6C02" w:rsidRPr="000A6C02" w:rsidRDefault="000A6C02" w:rsidP="000A6C02">
      <w:pPr>
        <w:pStyle w:val="EndNoteBibliography"/>
      </w:pPr>
      <w:r w:rsidRPr="000A6C02">
        <w:t xml:space="preserve">   volume = {183},</w:t>
      </w:r>
    </w:p>
    <w:p w:rsidR="000A6C02" w:rsidRPr="000A6C02" w:rsidRDefault="000A6C02" w:rsidP="000A6C02">
      <w:pPr>
        <w:pStyle w:val="EndNoteBibliography"/>
      </w:pPr>
      <w:r w:rsidRPr="000A6C02">
        <w:t xml:space="preserve">   pages = {683-689},</w:t>
      </w:r>
    </w:p>
    <w:p w:rsidR="000A6C02" w:rsidRPr="000A6C02" w:rsidRDefault="000A6C02" w:rsidP="000A6C02">
      <w:pPr>
        <w:pStyle w:val="EndNoteBibliography"/>
      </w:pPr>
      <w:r w:rsidRPr="000A6C02">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0A6C02" w:rsidRPr="000A6C02" w:rsidRDefault="000A6C02" w:rsidP="000A6C02">
      <w:pPr>
        <w:pStyle w:val="EndNoteBibliography"/>
      </w:pPr>
      <w:r w:rsidRPr="000A6C02">
        <w:t xml:space="preserve">   keywords = {graph embedding</w:t>
      </w:r>
    </w:p>
    <w:p w:rsidR="000A6C02" w:rsidRPr="000A6C02" w:rsidRDefault="000A6C02" w:rsidP="000A6C02">
      <w:pPr>
        <w:pStyle w:val="EndNoteBibliography"/>
      </w:pPr>
      <w:r w:rsidRPr="000A6C02">
        <w:lastRenderedPageBreak/>
        <w:t>machine learning</w:t>
      </w:r>
    </w:p>
    <w:p w:rsidR="000A6C02" w:rsidRPr="000A6C02" w:rsidRDefault="000A6C02" w:rsidP="000A6C02">
      <w:pPr>
        <w:pStyle w:val="EndNoteBibliography"/>
      </w:pPr>
      <w:r w:rsidRPr="000A6C02">
        <w:t>network representation learning</w:t>
      </w:r>
    </w:p>
    <w:p w:rsidR="000A6C02" w:rsidRPr="000A6C02" w:rsidRDefault="000A6C02" w:rsidP="000A6C02">
      <w:pPr>
        <w:pStyle w:val="EndNoteBibliography"/>
      </w:pPr>
      <w:r w:rsidRPr="000A6C02">
        <w:t>weighted graph embedding},</w:t>
      </w:r>
    </w:p>
    <w:p w:rsidR="000A6C02" w:rsidRPr="000A6C02" w:rsidRDefault="000A6C02" w:rsidP="000A6C02">
      <w:pPr>
        <w:pStyle w:val="EndNoteBibliography"/>
      </w:pPr>
      <w:r w:rsidRPr="000A6C02">
        <w:t xml:space="preserve">   ISSN = {1877-0509},</w:t>
      </w:r>
    </w:p>
    <w:p w:rsidR="000A6C02" w:rsidRPr="000A6C02" w:rsidRDefault="000A6C02" w:rsidP="000A6C02">
      <w:pPr>
        <w:pStyle w:val="EndNoteBibliography"/>
      </w:pPr>
      <w:r w:rsidRPr="000A6C02">
        <w:t xml:space="preserve">   DOI = {</w:t>
      </w:r>
      <w:hyperlink r:id="rId57" w:history="1">
        <w:r w:rsidRPr="000A6C02">
          <w:rPr>
            <w:rStyle w:val="Hyperlink"/>
          </w:rPr>
          <w:t>https://doi.org/10.1016/j.procs.2021.02.115</w:t>
        </w:r>
      </w:hyperlink>
      <w:r w:rsidRPr="000A6C02">
        <w:t>},</w:t>
      </w:r>
    </w:p>
    <w:p w:rsidR="000A6C02" w:rsidRPr="000A6C02" w:rsidRDefault="000A6C02" w:rsidP="000A6C02">
      <w:pPr>
        <w:pStyle w:val="EndNoteBibliography"/>
      </w:pPr>
      <w:r w:rsidRPr="000A6C02">
        <w:t xml:space="preserve">   url = {</w:t>
      </w:r>
      <w:hyperlink r:id="rId58" w:history="1">
        <w:r w:rsidRPr="000A6C02">
          <w:rPr>
            <w:rStyle w:val="Hyperlink"/>
          </w:rPr>
          <w:t>https://www.sciencedirect.com/science/article/pii/S1877050921005913</w:t>
        </w:r>
      </w:hyperlink>
      <w:r w:rsidRPr="000A6C02">
        <w:t>},</w:t>
      </w:r>
    </w:p>
    <w:p w:rsidR="000A6C02" w:rsidRPr="000A6C02" w:rsidRDefault="000A6C02" w:rsidP="000A6C02">
      <w:pPr>
        <w:pStyle w:val="EndNoteBibliography"/>
      </w:pPr>
      <w:r w:rsidRPr="000A6C02">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8,</w:t>
      </w:r>
    </w:p>
    <w:p w:rsidR="000A6C02" w:rsidRPr="000A6C02" w:rsidRDefault="000A6C02" w:rsidP="000A6C02">
      <w:pPr>
        <w:pStyle w:val="EndNoteBibliography"/>
      </w:pPr>
      <w:r w:rsidRPr="000A6C02">
        <w:t xml:space="preserve">   author = {Xiao, Z. and Deng, Y.},</w:t>
      </w:r>
    </w:p>
    <w:p w:rsidR="000A6C02" w:rsidRPr="000A6C02" w:rsidRDefault="000A6C02" w:rsidP="000A6C02">
      <w:pPr>
        <w:pStyle w:val="EndNoteBibliography"/>
      </w:pPr>
      <w:r w:rsidRPr="000A6C02">
        <w:t xml:space="preserve">   title = {Graph embedding-based novel protein interaction prediction via higher-order graph convolutional network},</w:t>
      </w:r>
    </w:p>
    <w:p w:rsidR="000A6C02" w:rsidRPr="000A6C02" w:rsidRDefault="000A6C02" w:rsidP="000A6C02">
      <w:pPr>
        <w:pStyle w:val="EndNoteBibliography"/>
      </w:pPr>
      <w:r w:rsidRPr="000A6C02">
        <w:t xml:space="preserve">   journal = {PLoS One},</w:t>
      </w:r>
    </w:p>
    <w:p w:rsidR="000A6C02" w:rsidRPr="000A6C02" w:rsidRDefault="000A6C02" w:rsidP="000A6C02">
      <w:pPr>
        <w:pStyle w:val="EndNoteBibliography"/>
      </w:pPr>
      <w:r w:rsidRPr="000A6C02">
        <w:t xml:space="preserve">   volume = {15},</w:t>
      </w:r>
    </w:p>
    <w:p w:rsidR="000A6C02" w:rsidRPr="000A6C02" w:rsidRDefault="000A6C02" w:rsidP="000A6C02">
      <w:pPr>
        <w:pStyle w:val="EndNoteBibliography"/>
      </w:pPr>
      <w:r w:rsidRPr="000A6C02">
        <w:t xml:space="preserve">   number = {9},</w:t>
      </w:r>
    </w:p>
    <w:p w:rsidR="000A6C02" w:rsidRPr="000A6C02" w:rsidRDefault="000A6C02" w:rsidP="000A6C02">
      <w:pPr>
        <w:pStyle w:val="EndNoteBibliography"/>
      </w:pPr>
      <w:r w:rsidRPr="000A6C02">
        <w:t xml:space="preserve">   pages = {e0238915},</w:t>
      </w:r>
    </w:p>
    <w:p w:rsidR="000A6C02" w:rsidRPr="000A6C02" w:rsidRDefault="000A6C02" w:rsidP="000A6C02">
      <w:pPr>
        <w:pStyle w:val="EndNoteBibliography"/>
      </w:pPr>
      <w:r w:rsidRPr="000A6C02">
        <w:t xml:space="preserve">   note = {Xiao, Ze</w:t>
      </w:r>
    </w:p>
    <w:p w:rsidR="000A6C02" w:rsidRPr="000A6C02" w:rsidRDefault="000A6C02" w:rsidP="000A6C02">
      <w:pPr>
        <w:pStyle w:val="EndNoteBibliography"/>
      </w:pPr>
      <w:r w:rsidRPr="000A6C02">
        <w:t>Deng, Yue</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2020/09/25</w:t>
      </w:r>
    </w:p>
    <w:p w:rsidR="000A6C02" w:rsidRPr="000A6C02" w:rsidRDefault="000A6C02" w:rsidP="000A6C02">
      <w:pPr>
        <w:pStyle w:val="EndNoteBibliography"/>
      </w:pPr>
      <w:r w:rsidRPr="000A6C02">
        <w:t>PLoS One. 2020 Sep 24;15(9):e0238915. doi: 10.1371/journal.pone.0238915. eCollection 2020.},</w:t>
      </w:r>
    </w:p>
    <w:p w:rsidR="000A6C02" w:rsidRPr="000A6C02" w:rsidRDefault="000A6C02" w:rsidP="000A6C02">
      <w:pPr>
        <w:pStyle w:val="EndNoteBibliography"/>
      </w:pPr>
      <w:r w:rsidRPr="000A6C02">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w:t>
      </w:r>
      <w:r w:rsidRPr="000A6C02">
        <w:lastRenderedPageBreak/>
        <w:t>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0A6C02" w:rsidRPr="000A6C02" w:rsidRDefault="000A6C02" w:rsidP="000A6C02">
      <w:pPr>
        <w:pStyle w:val="EndNoteBibliography"/>
      </w:pPr>
      <w:r w:rsidRPr="000A6C02">
        <w:t xml:space="preserve">   keywords = {Algorithms</w:t>
      </w:r>
    </w:p>
    <w:p w:rsidR="000A6C02" w:rsidRPr="000A6C02" w:rsidRDefault="000A6C02" w:rsidP="000A6C02">
      <w:pPr>
        <w:pStyle w:val="EndNoteBibliography"/>
      </w:pPr>
      <w:r w:rsidRPr="000A6C02">
        <w:t>Computational Biology/*methods</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 xml:space="preserve">   ISSN = {1932-6203 (Electronic)</w:t>
      </w:r>
    </w:p>
    <w:p w:rsidR="000A6C02" w:rsidRPr="000A6C02" w:rsidRDefault="000A6C02" w:rsidP="000A6C02">
      <w:pPr>
        <w:pStyle w:val="EndNoteBibliography"/>
      </w:pPr>
      <w:r w:rsidRPr="000A6C02">
        <w:t>1932-6203 (Linking)},</w:t>
      </w:r>
    </w:p>
    <w:p w:rsidR="000A6C02" w:rsidRPr="000A6C02" w:rsidRDefault="000A6C02" w:rsidP="000A6C02">
      <w:pPr>
        <w:pStyle w:val="EndNoteBibliography"/>
      </w:pPr>
      <w:r w:rsidRPr="000A6C02">
        <w:t xml:space="preserve">   DOI = {10.1371/journal.pone.0238915},</w:t>
      </w:r>
    </w:p>
    <w:p w:rsidR="000A6C02" w:rsidRPr="000A6C02" w:rsidRDefault="000A6C02" w:rsidP="000A6C02">
      <w:pPr>
        <w:pStyle w:val="EndNoteBibliography"/>
      </w:pPr>
      <w:r w:rsidRPr="000A6C02">
        <w:t xml:space="preserve">   url = {</w:t>
      </w:r>
      <w:hyperlink r:id="rId59" w:history="1">
        <w:r w:rsidRPr="000A6C02">
          <w:rPr>
            <w:rStyle w:val="Hyperlink"/>
          </w:rPr>
          <w:t>https://www.ncbi.nlm.nih.gov/pubmed/32970681</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22,</w:t>
      </w:r>
    </w:p>
    <w:p w:rsidR="000A6C02" w:rsidRPr="000A6C02" w:rsidRDefault="000A6C02" w:rsidP="000A6C02">
      <w:pPr>
        <w:pStyle w:val="EndNoteBibliography"/>
      </w:pPr>
      <w:r w:rsidRPr="000A6C02">
        <w:t xml:space="preserve">   author = {Yang, F. and Fan, K. and Song, D. and Lin, H.},</w:t>
      </w:r>
    </w:p>
    <w:p w:rsidR="000A6C02" w:rsidRPr="000A6C02" w:rsidRDefault="000A6C02" w:rsidP="000A6C02">
      <w:pPr>
        <w:pStyle w:val="EndNoteBibliography"/>
      </w:pPr>
      <w:r w:rsidRPr="000A6C02">
        <w:t xml:space="preserve">   title = {Graph-based prediction of Protein-protein interactions with attributed signed graph embedding},</w:t>
      </w:r>
    </w:p>
    <w:p w:rsidR="000A6C02" w:rsidRPr="000A6C02" w:rsidRDefault="000A6C02" w:rsidP="000A6C02">
      <w:pPr>
        <w:pStyle w:val="EndNoteBibliography"/>
      </w:pPr>
      <w:r w:rsidRPr="000A6C02">
        <w:t xml:space="preserve">   journal = {BMC Bioinformatics},</w:t>
      </w:r>
    </w:p>
    <w:p w:rsidR="000A6C02" w:rsidRPr="000A6C02" w:rsidRDefault="000A6C02" w:rsidP="000A6C02">
      <w:pPr>
        <w:pStyle w:val="EndNoteBibliography"/>
      </w:pPr>
      <w:r w:rsidRPr="000A6C02">
        <w:t xml:space="preserve">   volume = {21},</w:t>
      </w:r>
    </w:p>
    <w:p w:rsidR="000A6C02" w:rsidRPr="000A6C02" w:rsidRDefault="000A6C02" w:rsidP="000A6C02">
      <w:pPr>
        <w:pStyle w:val="EndNoteBibliography"/>
      </w:pPr>
      <w:r w:rsidRPr="000A6C02">
        <w:t xml:space="preserve">   number = {1},</w:t>
      </w:r>
    </w:p>
    <w:p w:rsidR="000A6C02" w:rsidRPr="000A6C02" w:rsidRDefault="000A6C02" w:rsidP="000A6C02">
      <w:pPr>
        <w:pStyle w:val="EndNoteBibliography"/>
      </w:pPr>
      <w:r w:rsidRPr="000A6C02">
        <w:t xml:space="preserve">   pages = {323},</w:t>
      </w:r>
    </w:p>
    <w:p w:rsidR="000A6C02" w:rsidRPr="000A6C02" w:rsidRDefault="000A6C02" w:rsidP="000A6C02">
      <w:pPr>
        <w:pStyle w:val="EndNoteBibliography"/>
      </w:pPr>
      <w:r w:rsidRPr="000A6C02">
        <w:t xml:space="preserve">   note = {Yang, Fang</w:t>
      </w:r>
    </w:p>
    <w:p w:rsidR="000A6C02" w:rsidRPr="000A6C02" w:rsidRDefault="000A6C02" w:rsidP="000A6C02">
      <w:pPr>
        <w:pStyle w:val="EndNoteBibliography"/>
      </w:pPr>
      <w:r w:rsidRPr="000A6C02">
        <w:t>Fan, Kunjie</w:t>
      </w:r>
    </w:p>
    <w:p w:rsidR="000A6C02" w:rsidRPr="000A6C02" w:rsidRDefault="000A6C02" w:rsidP="000A6C02">
      <w:pPr>
        <w:pStyle w:val="EndNoteBibliography"/>
      </w:pPr>
      <w:r w:rsidRPr="000A6C02">
        <w:t>Song, Dandan</w:t>
      </w:r>
    </w:p>
    <w:p w:rsidR="000A6C02" w:rsidRPr="000A6C02" w:rsidRDefault="000A6C02" w:rsidP="000A6C02">
      <w:pPr>
        <w:pStyle w:val="EndNoteBibliography"/>
      </w:pPr>
      <w:r w:rsidRPr="000A6C02">
        <w:t>Lin, Huakang</w:t>
      </w:r>
    </w:p>
    <w:p w:rsidR="000A6C02" w:rsidRPr="000A6C02" w:rsidRDefault="000A6C02" w:rsidP="000A6C02">
      <w:pPr>
        <w:pStyle w:val="EndNoteBibliography"/>
      </w:pPr>
      <w:r w:rsidRPr="000A6C02">
        <w:lastRenderedPageBreak/>
        <w:t>eng</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20/07/23</w:t>
      </w:r>
    </w:p>
    <w:p w:rsidR="000A6C02" w:rsidRPr="000A6C02" w:rsidRDefault="000A6C02" w:rsidP="000A6C02">
      <w:pPr>
        <w:pStyle w:val="EndNoteBibliography"/>
      </w:pPr>
      <w:r w:rsidRPr="000A6C02">
        <w:t>BMC Bioinformatics. 2020 Jul 21;21(1):323. doi: 10.1186/s12859-020-03646-8.},</w:t>
      </w:r>
    </w:p>
    <w:p w:rsidR="000A6C02" w:rsidRPr="000A6C02" w:rsidRDefault="000A6C02" w:rsidP="000A6C02">
      <w:pPr>
        <w:pStyle w:val="EndNoteBibliography"/>
      </w:pPr>
      <w:r w:rsidRPr="000A6C02">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0A6C02" w:rsidRPr="000A6C02" w:rsidRDefault="000A6C02" w:rsidP="000A6C02">
      <w:pPr>
        <w:pStyle w:val="EndNoteBibliography"/>
      </w:pPr>
      <w:r w:rsidRPr="000A6C02">
        <w:t xml:space="preserve">   keywords = {Animals</w:t>
      </w:r>
    </w:p>
    <w:p w:rsidR="000A6C02" w:rsidRPr="000A6C02" w:rsidRDefault="000A6C02" w:rsidP="000A6C02">
      <w:pPr>
        <w:pStyle w:val="EndNoteBibliography"/>
      </w:pPr>
      <w:r w:rsidRPr="000A6C02">
        <w:t>Caenorhabditis elegans/metabolism</w:t>
      </w:r>
    </w:p>
    <w:p w:rsidR="000A6C02" w:rsidRPr="000A6C02" w:rsidRDefault="000A6C02" w:rsidP="000A6C02">
      <w:pPr>
        <w:pStyle w:val="EndNoteBibliography"/>
      </w:pPr>
      <w:r w:rsidRPr="000A6C02">
        <w:t>Computer Simulation</w:t>
      </w:r>
    </w:p>
    <w:p w:rsidR="000A6C02" w:rsidRPr="000A6C02" w:rsidRDefault="000A6C02" w:rsidP="000A6C02">
      <w:pPr>
        <w:pStyle w:val="EndNoteBibliography"/>
      </w:pPr>
      <w:r w:rsidRPr="000A6C02">
        <w:t>Databases, Protein</w:t>
      </w:r>
    </w:p>
    <w:p w:rsidR="000A6C02" w:rsidRPr="000A6C02" w:rsidRDefault="000A6C02" w:rsidP="000A6C02">
      <w:pPr>
        <w:pStyle w:val="EndNoteBibliography"/>
      </w:pPr>
      <w:r w:rsidRPr="000A6C02">
        <w:t>Drosophila/metabolism</w:t>
      </w:r>
    </w:p>
    <w:p w:rsidR="000A6C02" w:rsidRPr="000A6C02" w:rsidRDefault="000A6C02" w:rsidP="000A6C02">
      <w:pPr>
        <w:pStyle w:val="EndNoteBibliography"/>
      </w:pPr>
      <w:r w:rsidRPr="000A6C02">
        <w:t>Escherichia coli/metabolism</w:t>
      </w:r>
    </w:p>
    <w:p w:rsidR="000A6C02" w:rsidRPr="000A6C02" w:rsidRDefault="000A6C02" w:rsidP="000A6C02">
      <w:pPr>
        <w:pStyle w:val="EndNoteBibliography"/>
      </w:pPr>
      <w:r w:rsidRPr="000A6C02">
        <w:t>Humans</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 Interaction Mapping/*methods</w:t>
      </w:r>
    </w:p>
    <w:p w:rsidR="000A6C02" w:rsidRPr="000A6C02" w:rsidRDefault="000A6C02" w:rsidP="000A6C02">
      <w:pPr>
        <w:pStyle w:val="EndNoteBibliography"/>
      </w:pPr>
      <w:r w:rsidRPr="000A6C02">
        <w:t>Network embedding</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epresentation learning</w:t>
      </w:r>
    </w:p>
    <w:p w:rsidR="000A6C02" w:rsidRPr="000A6C02" w:rsidRDefault="000A6C02" w:rsidP="000A6C02">
      <w:pPr>
        <w:pStyle w:val="EndNoteBibliography"/>
      </w:pPr>
      <w:r w:rsidRPr="000A6C02">
        <w:lastRenderedPageBreak/>
        <w:t>Variational graph auto-encoder},</w:t>
      </w:r>
    </w:p>
    <w:p w:rsidR="000A6C02" w:rsidRPr="000A6C02" w:rsidRDefault="000A6C02" w:rsidP="000A6C02">
      <w:pPr>
        <w:pStyle w:val="EndNoteBibliography"/>
      </w:pPr>
      <w:r w:rsidRPr="000A6C02">
        <w:t xml:space="preserve">   ISSN = {1471-2105 (Electronic)</w:t>
      </w:r>
    </w:p>
    <w:p w:rsidR="000A6C02" w:rsidRPr="000A6C02" w:rsidRDefault="000A6C02" w:rsidP="000A6C02">
      <w:pPr>
        <w:pStyle w:val="EndNoteBibliography"/>
      </w:pPr>
      <w:r w:rsidRPr="000A6C02">
        <w:t>1471-2105 (Linking)},</w:t>
      </w:r>
    </w:p>
    <w:p w:rsidR="000A6C02" w:rsidRPr="000A6C02" w:rsidRDefault="000A6C02" w:rsidP="000A6C02">
      <w:pPr>
        <w:pStyle w:val="EndNoteBibliography"/>
      </w:pPr>
      <w:r w:rsidRPr="000A6C02">
        <w:t xml:space="preserve">   DOI = {10.1186/s12859-020-03646-8},</w:t>
      </w:r>
    </w:p>
    <w:p w:rsidR="000A6C02" w:rsidRPr="000A6C02" w:rsidRDefault="000A6C02" w:rsidP="000A6C02">
      <w:pPr>
        <w:pStyle w:val="EndNoteBibliography"/>
      </w:pPr>
      <w:r w:rsidRPr="000A6C02">
        <w:t xml:space="preserve">   url = {</w:t>
      </w:r>
      <w:hyperlink r:id="rId60" w:history="1">
        <w:r w:rsidRPr="000A6C02">
          <w:rPr>
            <w:rStyle w:val="Hyperlink"/>
          </w:rPr>
          <w:t>https://www.ncbi.nlm.nih.gov/pubmed/32693790</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5,</w:t>
      </w:r>
    </w:p>
    <w:p w:rsidR="000A6C02" w:rsidRPr="000A6C02" w:rsidRDefault="000A6C02" w:rsidP="000A6C02">
      <w:pPr>
        <w:pStyle w:val="EndNoteBibliography"/>
      </w:pPr>
      <w:r w:rsidRPr="000A6C02">
        <w:t xml:space="preserve">   author = {Yang, X. and Yang, S. and Li, Q. and Wuchty, S. and Zhang, Z.},</w:t>
      </w:r>
    </w:p>
    <w:p w:rsidR="000A6C02" w:rsidRPr="000A6C02" w:rsidRDefault="000A6C02" w:rsidP="000A6C02">
      <w:pPr>
        <w:pStyle w:val="EndNoteBibliography"/>
      </w:pPr>
      <w:r w:rsidRPr="000A6C02">
        <w:t xml:space="preserve">   title = {Prediction of human-virus protein-protein interactions through a sequence embedding-based machine learning method},</w:t>
      </w:r>
    </w:p>
    <w:p w:rsidR="000A6C02" w:rsidRPr="000A6C02" w:rsidRDefault="000A6C02" w:rsidP="000A6C02">
      <w:pPr>
        <w:pStyle w:val="EndNoteBibliography"/>
      </w:pPr>
      <w:r w:rsidRPr="000A6C02">
        <w:t xml:space="preserve">   journal = {Comput Struct Biotechnol J},</w:t>
      </w:r>
    </w:p>
    <w:p w:rsidR="000A6C02" w:rsidRPr="000A6C02" w:rsidRDefault="000A6C02" w:rsidP="000A6C02">
      <w:pPr>
        <w:pStyle w:val="EndNoteBibliography"/>
      </w:pPr>
      <w:r w:rsidRPr="000A6C02">
        <w:t xml:space="preserve">   volume = {18},</w:t>
      </w:r>
    </w:p>
    <w:p w:rsidR="000A6C02" w:rsidRPr="000A6C02" w:rsidRDefault="000A6C02" w:rsidP="000A6C02">
      <w:pPr>
        <w:pStyle w:val="EndNoteBibliography"/>
      </w:pPr>
      <w:r w:rsidRPr="000A6C02">
        <w:t xml:space="preserve">   pages = {153-161},</w:t>
      </w:r>
    </w:p>
    <w:p w:rsidR="000A6C02" w:rsidRPr="000A6C02" w:rsidRDefault="000A6C02" w:rsidP="000A6C02">
      <w:pPr>
        <w:pStyle w:val="EndNoteBibliography"/>
      </w:pPr>
      <w:r w:rsidRPr="000A6C02">
        <w:t xml:space="preserve">   note = {Yang, Xiaodi</w:t>
      </w:r>
    </w:p>
    <w:p w:rsidR="000A6C02" w:rsidRPr="000A6C02" w:rsidRDefault="000A6C02" w:rsidP="000A6C02">
      <w:pPr>
        <w:pStyle w:val="EndNoteBibliography"/>
      </w:pPr>
      <w:r w:rsidRPr="000A6C02">
        <w:t>Yang, Shiping</w:t>
      </w:r>
    </w:p>
    <w:p w:rsidR="000A6C02" w:rsidRPr="000A6C02" w:rsidRDefault="000A6C02" w:rsidP="000A6C02">
      <w:pPr>
        <w:pStyle w:val="EndNoteBibliography"/>
      </w:pPr>
      <w:r w:rsidRPr="000A6C02">
        <w:t>Li, Qinmengge</w:t>
      </w:r>
    </w:p>
    <w:p w:rsidR="000A6C02" w:rsidRPr="000A6C02" w:rsidRDefault="000A6C02" w:rsidP="000A6C02">
      <w:pPr>
        <w:pStyle w:val="EndNoteBibliography"/>
      </w:pPr>
      <w:r w:rsidRPr="000A6C02">
        <w:t>Wuchty, Stefan</w:t>
      </w:r>
    </w:p>
    <w:p w:rsidR="000A6C02" w:rsidRPr="000A6C02" w:rsidRDefault="000A6C02" w:rsidP="000A6C02">
      <w:pPr>
        <w:pStyle w:val="EndNoteBibliography"/>
      </w:pPr>
      <w:r w:rsidRPr="000A6C02">
        <w:t>Zhang, Ziding</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Netherlands</w:t>
      </w:r>
    </w:p>
    <w:p w:rsidR="000A6C02" w:rsidRPr="000A6C02" w:rsidRDefault="000A6C02" w:rsidP="000A6C02">
      <w:pPr>
        <w:pStyle w:val="EndNoteBibliography"/>
      </w:pPr>
      <w:r w:rsidRPr="000A6C02">
        <w:t>2020/01/24</w:t>
      </w:r>
    </w:p>
    <w:p w:rsidR="000A6C02" w:rsidRPr="000A6C02" w:rsidRDefault="000A6C02" w:rsidP="000A6C02">
      <w:pPr>
        <w:pStyle w:val="EndNoteBibliography"/>
      </w:pPr>
      <w:r w:rsidRPr="000A6C02">
        <w:t>Comput Struct Biotechnol J. 2019 Dec 26;18:153-161. doi: 10.1016/j.csbj.2019.12.005. eCollection 2020.},</w:t>
      </w:r>
    </w:p>
    <w:p w:rsidR="000A6C02" w:rsidRPr="000A6C02" w:rsidRDefault="000A6C02" w:rsidP="000A6C02">
      <w:pPr>
        <w:pStyle w:val="EndNoteBibliography"/>
      </w:pPr>
      <w:r w:rsidRPr="000A6C02">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w:t>
      </w:r>
      <w:r w:rsidRPr="000A6C02">
        <w:lastRenderedPageBreak/>
        <w:t>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61" w:history="1">
        <w:r w:rsidRPr="000A6C02">
          <w:rPr>
            <w:rStyle w:val="Hyperlink"/>
          </w:rPr>
          <w:t>http://zzdlab.com/InterSPPI/</w:t>
        </w:r>
      </w:hyperlink>
      <w:r w:rsidRPr="000A6C02">
        <w:t>). Taken together, we hope the current work not only contributes a useful predictor to accelerate the exploration of human-virus PPIs, but also provides some meaningful insights into human-virus relationships.},</w:t>
      </w:r>
    </w:p>
    <w:p w:rsidR="000A6C02" w:rsidRPr="000A6C02" w:rsidRDefault="000A6C02" w:rsidP="000A6C02">
      <w:pPr>
        <w:pStyle w:val="EndNoteBibliography"/>
      </w:pPr>
      <w:r w:rsidRPr="000A6C02">
        <w:t xml:space="preserve">   keywords = {AC, Auto Covariance</w:t>
      </w:r>
    </w:p>
    <w:p w:rsidR="000A6C02" w:rsidRPr="000A6C02" w:rsidRDefault="000A6C02" w:rsidP="000A6C02">
      <w:pPr>
        <w:pStyle w:val="EndNoteBibliography"/>
      </w:pPr>
      <w:r w:rsidRPr="000A6C02">
        <w:t>ACC, Accuracy</w:t>
      </w:r>
    </w:p>
    <w:p w:rsidR="000A6C02" w:rsidRPr="000A6C02" w:rsidRDefault="000A6C02" w:rsidP="000A6C02">
      <w:pPr>
        <w:pStyle w:val="EndNoteBibliography"/>
      </w:pPr>
      <w:r w:rsidRPr="000A6C02">
        <w:t>AUC, area under the ROC curve</w:t>
      </w:r>
    </w:p>
    <w:p w:rsidR="000A6C02" w:rsidRPr="000A6C02" w:rsidRDefault="000A6C02" w:rsidP="000A6C02">
      <w:pPr>
        <w:pStyle w:val="EndNoteBibliography"/>
      </w:pPr>
      <w:r w:rsidRPr="000A6C02">
        <w:t>AUPRC, area under the PR curve</w:t>
      </w:r>
    </w:p>
    <w:p w:rsidR="000A6C02" w:rsidRPr="000A6C02" w:rsidRDefault="000A6C02" w:rsidP="000A6C02">
      <w:pPr>
        <w:pStyle w:val="EndNoteBibliography"/>
      </w:pPr>
      <w:r w:rsidRPr="000A6C02">
        <w:t>Adaboost, Adaptive Boosting</w:t>
      </w:r>
    </w:p>
    <w:p w:rsidR="000A6C02" w:rsidRPr="000A6C02" w:rsidRDefault="000A6C02" w:rsidP="000A6C02">
      <w:pPr>
        <w:pStyle w:val="EndNoteBibliography"/>
      </w:pPr>
      <w:r w:rsidRPr="000A6C02">
        <w:t>CT, Conjoint Triad</w:t>
      </w:r>
    </w:p>
    <w:p w:rsidR="000A6C02" w:rsidRPr="000A6C02" w:rsidRDefault="000A6C02" w:rsidP="000A6C02">
      <w:pPr>
        <w:pStyle w:val="EndNoteBibliography"/>
      </w:pPr>
      <w:r w:rsidRPr="000A6C02">
        <w:t>Doc2vec</w:t>
      </w:r>
    </w:p>
    <w:p w:rsidR="000A6C02" w:rsidRPr="000A6C02" w:rsidRDefault="000A6C02" w:rsidP="000A6C02">
      <w:pPr>
        <w:pStyle w:val="EndNoteBibliography"/>
      </w:pPr>
      <w:r w:rsidRPr="000A6C02">
        <w:t>Embedding</w:t>
      </w:r>
    </w:p>
    <w:p w:rsidR="000A6C02" w:rsidRPr="000A6C02" w:rsidRDefault="000A6C02" w:rsidP="000A6C02">
      <w:pPr>
        <w:pStyle w:val="EndNoteBibliography"/>
      </w:pPr>
      <w:r w:rsidRPr="000A6C02">
        <w:t>Human-virus interaction</w:t>
      </w:r>
    </w:p>
    <w:p w:rsidR="000A6C02" w:rsidRPr="000A6C02" w:rsidRDefault="000A6C02" w:rsidP="000A6C02">
      <w:pPr>
        <w:pStyle w:val="EndNoteBibliography"/>
      </w:pPr>
      <w:r w:rsidRPr="000A6C02">
        <w:t>LD, Local Descriptor</w:t>
      </w:r>
    </w:p>
    <w:p w:rsidR="000A6C02" w:rsidRPr="000A6C02" w:rsidRDefault="000A6C02" w:rsidP="000A6C02">
      <w:pPr>
        <w:pStyle w:val="EndNoteBibliography"/>
      </w:pPr>
      <w:r w:rsidRPr="000A6C02">
        <w:t>MCC, Matthews correlation coefficient</w:t>
      </w:r>
    </w:p>
    <w:p w:rsidR="000A6C02" w:rsidRPr="000A6C02" w:rsidRDefault="000A6C02" w:rsidP="000A6C02">
      <w:pPr>
        <w:pStyle w:val="EndNoteBibliography"/>
      </w:pPr>
      <w:r w:rsidRPr="000A6C02">
        <w:t>ML, machine learning</w:t>
      </w:r>
    </w:p>
    <w:p w:rsidR="000A6C02" w:rsidRPr="000A6C02" w:rsidRDefault="000A6C02" w:rsidP="000A6C02">
      <w:pPr>
        <w:pStyle w:val="EndNoteBibliography"/>
      </w:pPr>
      <w:r w:rsidRPr="000A6C02">
        <w:t>MLP, Multiple Layer Perceptron</w:t>
      </w:r>
    </w:p>
    <w:p w:rsidR="000A6C02" w:rsidRPr="000A6C02" w:rsidRDefault="000A6C02" w:rsidP="000A6C02">
      <w:pPr>
        <w:pStyle w:val="EndNoteBibliography"/>
      </w:pPr>
      <w:r w:rsidRPr="000A6C02">
        <w:t>MS, mass spectroscopy</w:t>
      </w:r>
    </w:p>
    <w:p w:rsidR="000A6C02" w:rsidRPr="000A6C02" w:rsidRDefault="000A6C02" w:rsidP="000A6C02">
      <w:pPr>
        <w:pStyle w:val="EndNoteBibliography"/>
      </w:pPr>
      <w:r w:rsidRPr="000A6C02">
        <w:t>Machine learning</w:t>
      </w:r>
    </w:p>
    <w:p w:rsidR="000A6C02" w:rsidRPr="000A6C02" w:rsidRDefault="000A6C02" w:rsidP="000A6C02">
      <w:pPr>
        <w:pStyle w:val="EndNoteBibliography"/>
      </w:pPr>
      <w:r w:rsidRPr="000A6C02">
        <w:t>PPIs, protein-protein interactions</w:t>
      </w:r>
    </w:p>
    <w:p w:rsidR="000A6C02" w:rsidRPr="000A6C02" w:rsidRDefault="000A6C02" w:rsidP="000A6C02">
      <w:pPr>
        <w:pStyle w:val="EndNoteBibliography"/>
      </w:pPr>
      <w:r w:rsidRPr="000A6C02">
        <w:t>PR, Precision-Recall</w:t>
      </w:r>
    </w:p>
    <w:p w:rsidR="000A6C02" w:rsidRPr="000A6C02" w:rsidRDefault="000A6C02" w:rsidP="000A6C02">
      <w:pPr>
        <w:pStyle w:val="EndNoteBibliography"/>
      </w:pPr>
      <w:r w:rsidRPr="000A6C02">
        <w:t>Prediction</w:t>
      </w:r>
    </w:p>
    <w:p w:rsidR="000A6C02" w:rsidRPr="000A6C02" w:rsidRDefault="000A6C02" w:rsidP="000A6C02">
      <w:pPr>
        <w:pStyle w:val="EndNoteBibliography"/>
      </w:pPr>
      <w:r w:rsidRPr="000A6C02">
        <w:t>Protein-protein interaction</w:t>
      </w:r>
    </w:p>
    <w:p w:rsidR="000A6C02" w:rsidRPr="000A6C02" w:rsidRDefault="000A6C02" w:rsidP="000A6C02">
      <w:pPr>
        <w:pStyle w:val="EndNoteBibliography"/>
      </w:pPr>
      <w:r w:rsidRPr="000A6C02">
        <w:t>RBF, radial basis function</w:t>
      </w:r>
    </w:p>
    <w:p w:rsidR="000A6C02" w:rsidRPr="000A6C02" w:rsidRDefault="000A6C02" w:rsidP="000A6C02">
      <w:pPr>
        <w:pStyle w:val="EndNoteBibliography"/>
      </w:pPr>
      <w:r w:rsidRPr="000A6C02">
        <w:t>RF, Random Forest</w:t>
      </w:r>
    </w:p>
    <w:p w:rsidR="000A6C02" w:rsidRPr="000A6C02" w:rsidRDefault="000A6C02" w:rsidP="000A6C02">
      <w:pPr>
        <w:pStyle w:val="EndNoteBibliography"/>
      </w:pPr>
      <w:r w:rsidRPr="000A6C02">
        <w:t>ROC, Receiver Operating Characteristic</w:t>
      </w:r>
    </w:p>
    <w:p w:rsidR="000A6C02" w:rsidRPr="000A6C02" w:rsidRDefault="000A6C02" w:rsidP="000A6C02">
      <w:pPr>
        <w:pStyle w:val="EndNoteBibliography"/>
      </w:pPr>
      <w:r w:rsidRPr="000A6C02">
        <w:t>SGD, stochastic gradient descent</w:t>
      </w:r>
    </w:p>
    <w:p w:rsidR="000A6C02" w:rsidRPr="000A6C02" w:rsidRDefault="000A6C02" w:rsidP="000A6C02">
      <w:pPr>
        <w:pStyle w:val="EndNoteBibliography"/>
      </w:pPr>
      <w:r w:rsidRPr="000A6C02">
        <w:t>SVM, Support Vector Machine</w:t>
      </w:r>
    </w:p>
    <w:p w:rsidR="000A6C02" w:rsidRPr="000A6C02" w:rsidRDefault="000A6C02" w:rsidP="000A6C02">
      <w:pPr>
        <w:pStyle w:val="EndNoteBibliography"/>
      </w:pPr>
      <w:r w:rsidRPr="000A6C02">
        <w:t>Y2H, yeast two-hybrid},</w:t>
      </w:r>
    </w:p>
    <w:p w:rsidR="000A6C02" w:rsidRPr="000A6C02" w:rsidRDefault="000A6C02" w:rsidP="000A6C02">
      <w:pPr>
        <w:pStyle w:val="EndNoteBibliography"/>
      </w:pPr>
      <w:r w:rsidRPr="000A6C02">
        <w:t xml:space="preserve">   ISSN = {2001-0370 (Print)</w:t>
      </w:r>
    </w:p>
    <w:p w:rsidR="000A6C02" w:rsidRPr="000A6C02" w:rsidRDefault="000A6C02" w:rsidP="000A6C02">
      <w:pPr>
        <w:pStyle w:val="EndNoteBibliography"/>
      </w:pPr>
      <w:r w:rsidRPr="000A6C02">
        <w:lastRenderedPageBreak/>
        <w:t>2001-0370 (Linking)},</w:t>
      </w:r>
    </w:p>
    <w:p w:rsidR="000A6C02" w:rsidRPr="000A6C02" w:rsidRDefault="000A6C02" w:rsidP="000A6C02">
      <w:pPr>
        <w:pStyle w:val="EndNoteBibliography"/>
      </w:pPr>
      <w:r w:rsidRPr="000A6C02">
        <w:t xml:space="preserve">   DOI = {10.1016/j.csbj.2019.12.005},</w:t>
      </w:r>
    </w:p>
    <w:p w:rsidR="000A6C02" w:rsidRPr="000A6C02" w:rsidRDefault="000A6C02" w:rsidP="000A6C02">
      <w:pPr>
        <w:pStyle w:val="EndNoteBibliography"/>
      </w:pPr>
      <w:r w:rsidRPr="000A6C02">
        <w:t xml:space="preserve">   url = {</w:t>
      </w:r>
      <w:hyperlink r:id="rId62" w:history="1">
        <w:r w:rsidRPr="000A6C02">
          <w:rPr>
            <w:rStyle w:val="Hyperlink"/>
          </w:rPr>
          <w:t>https://www.ncbi.nlm.nih.gov/pubmed/3196997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49,</w:t>
      </w:r>
    </w:p>
    <w:p w:rsidR="000A6C02" w:rsidRPr="000A6C02" w:rsidRDefault="000A6C02" w:rsidP="000A6C02">
      <w:pPr>
        <w:pStyle w:val="EndNoteBibliography"/>
      </w:pPr>
      <w:r w:rsidRPr="000A6C02">
        <w:t xml:space="preserve">   author = {Yu, Bin and Chen, Cheng and Wang, Xiaolin and Yu, Zhaomin and Ma, Anjun and Liu, Bingqiang},</w:t>
      </w:r>
    </w:p>
    <w:p w:rsidR="000A6C02" w:rsidRPr="000A6C02" w:rsidRDefault="000A6C02" w:rsidP="000A6C02">
      <w:pPr>
        <w:pStyle w:val="EndNoteBibliography"/>
      </w:pPr>
      <w:r w:rsidRPr="000A6C02">
        <w:t xml:space="preserve">   title = {Prediction of protein–protein interactions based on elastic net and deep forest},</w:t>
      </w:r>
    </w:p>
    <w:p w:rsidR="000A6C02" w:rsidRPr="000A6C02" w:rsidRDefault="000A6C02" w:rsidP="000A6C02">
      <w:pPr>
        <w:pStyle w:val="EndNoteBibliography"/>
      </w:pPr>
      <w:r w:rsidRPr="000A6C02">
        <w:t xml:space="preserve">   journal = {Expert Systems with Applications},</w:t>
      </w:r>
    </w:p>
    <w:p w:rsidR="000A6C02" w:rsidRPr="000A6C02" w:rsidRDefault="000A6C02" w:rsidP="000A6C02">
      <w:pPr>
        <w:pStyle w:val="EndNoteBibliography"/>
      </w:pPr>
      <w:r w:rsidRPr="000A6C02">
        <w:t xml:space="preserve">   volume = {176},</w:t>
      </w:r>
    </w:p>
    <w:p w:rsidR="000A6C02" w:rsidRPr="000A6C02" w:rsidRDefault="000A6C02" w:rsidP="000A6C02">
      <w:pPr>
        <w:pStyle w:val="EndNoteBibliography"/>
      </w:pPr>
      <w:r w:rsidRPr="000A6C02">
        <w:t xml:space="preserve">   pages = {114876},</w:t>
      </w:r>
    </w:p>
    <w:p w:rsidR="000A6C02" w:rsidRPr="000A6C02" w:rsidRDefault="000A6C02" w:rsidP="000A6C02">
      <w:pPr>
        <w:pStyle w:val="EndNoteBibliography"/>
      </w:pPr>
      <w:r w:rsidRPr="000A6C02">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0A6C02" w:rsidRPr="000A6C02" w:rsidRDefault="000A6C02" w:rsidP="000A6C02">
      <w:pPr>
        <w:pStyle w:val="EndNoteBibliography"/>
      </w:pPr>
      <w:r w:rsidRPr="000A6C02">
        <w:t xml:space="preserve">   keywords = {Protein-protein interactions</w:t>
      </w:r>
    </w:p>
    <w:p w:rsidR="000A6C02" w:rsidRPr="000A6C02" w:rsidRDefault="000A6C02" w:rsidP="000A6C02">
      <w:pPr>
        <w:pStyle w:val="EndNoteBibliography"/>
      </w:pPr>
      <w:r w:rsidRPr="000A6C02">
        <w:t>Multi-information fusion</w:t>
      </w:r>
    </w:p>
    <w:p w:rsidR="000A6C02" w:rsidRPr="000A6C02" w:rsidRDefault="000A6C02" w:rsidP="000A6C02">
      <w:pPr>
        <w:pStyle w:val="EndNoteBibliography"/>
      </w:pPr>
      <w:r w:rsidRPr="000A6C02">
        <w:t>Elastic net</w:t>
      </w:r>
    </w:p>
    <w:p w:rsidR="000A6C02" w:rsidRPr="000A6C02" w:rsidRDefault="000A6C02" w:rsidP="000A6C02">
      <w:pPr>
        <w:pStyle w:val="EndNoteBibliography"/>
      </w:pPr>
      <w:r w:rsidRPr="000A6C02">
        <w:t>Deep forest},</w:t>
      </w:r>
    </w:p>
    <w:p w:rsidR="000A6C02" w:rsidRPr="000A6C02" w:rsidRDefault="000A6C02" w:rsidP="000A6C02">
      <w:pPr>
        <w:pStyle w:val="EndNoteBibliography"/>
      </w:pPr>
      <w:r w:rsidRPr="000A6C02">
        <w:t xml:space="preserve">   ISSN = {0957-4174},</w:t>
      </w:r>
    </w:p>
    <w:p w:rsidR="000A6C02" w:rsidRPr="000A6C02" w:rsidRDefault="000A6C02" w:rsidP="000A6C02">
      <w:pPr>
        <w:pStyle w:val="EndNoteBibliography"/>
      </w:pPr>
      <w:r w:rsidRPr="000A6C02">
        <w:t xml:space="preserve">   DOI = {</w:t>
      </w:r>
      <w:hyperlink r:id="rId63" w:history="1">
        <w:r w:rsidRPr="000A6C02">
          <w:rPr>
            <w:rStyle w:val="Hyperlink"/>
          </w:rPr>
          <w:t>https://doi.org/10.1016/j.eswa.2021.114876</w:t>
        </w:r>
      </w:hyperlink>
      <w:r w:rsidRPr="000A6C02">
        <w:t>},</w:t>
      </w:r>
    </w:p>
    <w:p w:rsidR="000A6C02" w:rsidRPr="000A6C02" w:rsidRDefault="000A6C02" w:rsidP="000A6C02">
      <w:pPr>
        <w:pStyle w:val="EndNoteBibliography"/>
      </w:pPr>
      <w:r w:rsidRPr="000A6C02">
        <w:t xml:space="preserve">   url = {</w:t>
      </w:r>
      <w:hyperlink r:id="rId64" w:history="1">
        <w:r w:rsidRPr="000A6C02">
          <w:rPr>
            <w:rStyle w:val="Hyperlink"/>
          </w:rPr>
          <w:t>https://www.sciencedirect.com/science/article/pii/S0957417421003171</w:t>
        </w:r>
      </w:hyperlink>
      <w:r w:rsidRPr="000A6C02">
        <w:t>},</w:t>
      </w:r>
    </w:p>
    <w:p w:rsidR="000A6C02" w:rsidRPr="000A6C02" w:rsidRDefault="000A6C02" w:rsidP="000A6C02">
      <w:pPr>
        <w:pStyle w:val="EndNoteBibliography"/>
      </w:pPr>
      <w:r w:rsidRPr="000A6C02">
        <w:lastRenderedPageBreak/>
        <w:t xml:space="preserve">   year = {2021},</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article{RN3,</w:t>
      </w:r>
    </w:p>
    <w:p w:rsidR="000A6C02" w:rsidRPr="000A6C02" w:rsidRDefault="000A6C02" w:rsidP="000A6C02">
      <w:pPr>
        <w:pStyle w:val="EndNoteBibliography"/>
      </w:pPr>
      <w:r w:rsidRPr="000A6C02">
        <w:t xml:space="preserve">   author = {Yue, X. and Wang, Z. and Huang, J. and Parthasarathy, S. and Moosavinasab, S. and Huang, Y. and Lin, S. M. and Zhang, W. and Zhang, P. and Sun, H.},</w:t>
      </w:r>
    </w:p>
    <w:p w:rsidR="000A6C02" w:rsidRPr="000A6C02" w:rsidRDefault="000A6C02" w:rsidP="000A6C02">
      <w:pPr>
        <w:pStyle w:val="EndNoteBibliography"/>
      </w:pPr>
      <w:r w:rsidRPr="000A6C02">
        <w:t xml:space="preserve">   title = {Graph embedding on biomedical networks: methods, applications and evaluations},</w:t>
      </w:r>
    </w:p>
    <w:p w:rsidR="000A6C02" w:rsidRPr="000A6C02" w:rsidRDefault="000A6C02" w:rsidP="000A6C02">
      <w:pPr>
        <w:pStyle w:val="EndNoteBibliography"/>
      </w:pPr>
      <w:r w:rsidRPr="000A6C02">
        <w:t xml:space="preserve">   journal = {Bioinformatics},</w:t>
      </w:r>
    </w:p>
    <w:p w:rsidR="000A6C02" w:rsidRPr="000A6C02" w:rsidRDefault="000A6C02" w:rsidP="000A6C02">
      <w:pPr>
        <w:pStyle w:val="EndNoteBibliography"/>
      </w:pPr>
      <w:r w:rsidRPr="000A6C02">
        <w:t xml:space="preserve">   volume = {36},</w:t>
      </w:r>
    </w:p>
    <w:p w:rsidR="000A6C02" w:rsidRPr="000A6C02" w:rsidRDefault="000A6C02" w:rsidP="000A6C02">
      <w:pPr>
        <w:pStyle w:val="EndNoteBibliography"/>
      </w:pPr>
      <w:r w:rsidRPr="000A6C02">
        <w:t xml:space="preserve">   number = {4},</w:t>
      </w:r>
    </w:p>
    <w:p w:rsidR="000A6C02" w:rsidRPr="000A6C02" w:rsidRDefault="000A6C02" w:rsidP="000A6C02">
      <w:pPr>
        <w:pStyle w:val="EndNoteBibliography"/>
      </w:pPr>
      <w:r w:rsidRPr="000A6C02">
        <w:t xml:space="preserve">   pages = {1241-1251},</w:t>
      </w:r>
    </w:p>
    <w:p w:rsidR="000A6C02" w:rsidRPr="000A6C02" w:rsidRDefault="000A6C02" w:rsidP="000A6C02">
      <w:pPr>
        <w:pStyle w:val="EndNoteBibliography"/>
      </w:pPr>
      <w:r w:rsidRPr="000A6C02">
        <w:t xml:space="preserve">   note = {Yue, Xiang</w:t>
      </w:r>
    </w:p>
    <w:p w:rsidR="000A6C02" w:rsidRPr="000A6C02" w:rsidRDefault="000A6C02" w:rsidP="000A6C02">
      <w:pPr>
        <w:pStyle w:val="EndNoteBibliography"/>
      </w:pPr>
      <w:r w:rsidRPr="000A6C02">
        <w:t>Wang, Zhen</w:t>
      </w:r>
    </w:p>
    <w:p w:rsidR="000A6C02" w:rsidRPr="000A6C02" w:rsidRDefault="000A6C02" w:rsidP="000A6C02">
      <w:pPr>
        <w:pStyle w:val="EndNoteBibliography"/>
      </w:pPr>
      <w:r w:rsidRPr="000A6C02">
        <w:t>Huang, Jingong</w:t>
      </w:r>
    </w:p>
    <w:p w:rsidR="000A6C02" w:rsidRPr="000A6C02" w:rsidRDefault="000A6C02" w:rsidP="000A6C02">
      <w:pPr>
        <w:pStyle w:val="EndNoteBibliography"/>
      </w:pPr>
      <w:r w:rsidRPr="000A6C02">
        <w:t>Parthasarathy, Srinivasan</w:t>
      </w:r>
    </w:p>
    <w:p w:rsidR="000A6C02" w:rsidRPr="000A6C02" w:rsidRDefault="000A6C02" w:rsidP="000A6C02">
      <w:pPr>
        <w:pStyle w:val="EndNoteBibliography"/>
      </w:pPr>
      <w:r w:rsidRPr="000A6C02">
        <w:t>Moosavinasab, Soheil</w:t>
      </w:r>
    </w:p>
    <w:p w:rsidR="000A6C02" w:rsidRPr="000A6C02" w:rsidRDefault="000A6C02" w:rsidP="000A6C02">
      <w:pPr>
        <w:pStyle w:val="EndNoteBibliography"/>
      </w:pPr>
      <w:r w:rsidRPr="000A6C02">
        <w:t>Huang, Yungui</w:t>
      </w:r>
    </w:p>
    <w:p w:rsidR="000A6C02" w:rsidRPr="000A6C02" w:rsidRDefault="000A6C02" w:rsidP="000A6C02">
      <w:pPr>
        <w:pStyle w:val="EndNoteBibliography"/>
      </w:pPr>
      <w:r w:rsidRPr="000A6C02">
        <w:t>Lin, Simon M</w:t>
      </w:r>
    </w:p>
    <w:p w:rsidR="000A6C02" w:rsidRPr="000A6C02" w:rsidRDefault="000A6C02" w:rsidP="000A6C02">
      <w:pPr>
        <w:pStyle w:val="EndNoteBibliography"/>
      </w:pPr>
      <w:r w:rsidRPr="000A6C02">
        <w:t>Zhang, Wen</w:t>
      </w:r>
    </w:p>
    <w:p w:rsidR="000A6C02" w:rsidRPr="000A6C02" w:rsidRDefault="000A6C02" w:rsidP="000A6C02">
      <w:pPr>
        <w:pStyle w:val="EndNoteBibliography"/>
      </w:pPr>
      <w:r w:rsidRPr="000A6C02">
        <w:t>Zhang, Ping</w:t>
      </w:r>
    </w:p>
    <w:p w:rsidR="000A6C02" w:rsidRPr="000A6C02" w:rsidRDefault="000A6C02" w:rsidP="000A6C02">
      <w:pPr>
        <w:pStyle w:val="EndNoteBibliography"/>
      </w:pPr>
      <w:r w:rsidRPr="000A6C02">
        <w:t>Sun, Huan</w:t>
      </w:r>
    </w:p>
    <w:p w:rsidR="000A6C02" w:rsidRPr="000A6C02" w:rsidRDefault="000A6C02" w:rsidP="000A6C02">
      <w:pPr>
        <w:pStyle w:val="EndNoteBibliography"/>
      </w:pPr>
      <w:r w:rsidRPr="000A6C02">
        <w:t>eng</w:t>
      </w:r>
    </w:p>
    <w:p w:rsidR="000A6C02" w:rsidRPr="000A6C02" w:rsidRDefault="000A6C02" w:rsidP="000A6C02">
      <w:pPr>
        <w:pStyle w:val="EndNoteBibliography"/>
      </w:pPr>
      <w:r w:rsidRPr="000A6C02">
        <w:t>Research Support, Non-U.S. Gov't</w:t>
      </w:r>
    </w:p>
    <w:p w:rsidR="000A6C02" w:rsidRPr="000A6C02" w:rsidRDefault="000A6C02" w:rsidP="000A6C02">
      <w:pPr>
        <w:pStyle w:val="EndNoteBibliography"/>
      </w:pPr>
      <w:r w:rsidRPr="000A6C02">
        <w:t>England</w:t>
      </w:r>
    </w:p>
    <w:p w:rsidR="000A6C02" w:rsidRPr="000A6C02" w:rsidRDefault="000A6C02" w:rsidP="000A6C02">
      <w:pPr>
        <w:pStyle w:val="EndNoteBibliography"/>
      </w:pPr>
      <w:r w:rsidRPr="000A6C02">
        <w:t>2019/10/05</w:t>
      </w:r>
    </w:p>
    <w:p w:rsidR="000A6C02" w:rsidRPr="000A6C02" w:rsidRDefault="000A6C02" w:rsidP="000A6C02">
      <w:pPr>
        <w:pStyle w:val="EndNoteBibliography"/>
      </w:pPr>
      <w:r w:rsidRPr="000A6C02">
        <w:t>Bioinformatics. 2020 Feb 15;36(4):1241-1251. doi: 10.1093/bioinformatics/btz718.},</w:t>
      </w:r>
    </w:p>
    <w:p w:rsidR="000A6C02" w:rsidRPr="000A6C02" w:rsidRDefault="000A6C02" w:rsidP="000A6C02">
      <w:pPr>
        <w:pStyle w:val="EndNoteBibliography"/>
      </w:pPr>
      <w:r w:rsidRPr="000A6C02">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w:t>
      </w:r>
      <w:r w:rsidRPr="000A6C02">
        <w:lastRenderedPageBreak/>
        <w:t xml:space="preserve">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65" w:history="1">
        <w:r w:rsidRPr="000A6C02">
          <w:rPr>
            <w:rStyle w:val="Hyperlink"/>
          </w:rPr>
          <w:t>https://github.com/xiangyue9607/BioNEV</w:t>
        </w:r>
      </w:hyperlink>
      <w:r w:rsidRPr="000A6C02">
        <w:t>, including all source code and datasets, to facilitate studying various graph embedding methods on biomedical tasks. SUPPLEMENTARY INFORMATION: Supplementary data are available at Bioinformatics online.},</w:t>
      </w:r>
    </w:p>
    <w:p w:rsidR="000A6C02" w:rsidRPr="000A6C02" w:rsidRDefault="000A6C02" w:rsidP="000A6C02">
      <w:pPr>
        <w:pStyle w:val="EndNoteBibliography"/>
      </w:pPr>
      <w:r w:rsidRPr="000A6C02">
        <w:t xml:space="preserve">   keywords = {Drug Interactions</w:t>
      </w:r>
    </w:p>
    <w:p w:rsidR="000A6C02" w:rsidRPr="000A6C02" w:rsidRDefault="000A6C02" w:rsidP="000A6C02">
      <w:pPr>
        <w:pStyle w:val="EndNoteBibliography"/>
      </w:pPr>
      <w:r w:rsidRPr="000A6C02">
        <w:t>*Neural Networks, Computer</w:t>
      </w:r>
    </w:p>
    <w:p w:rsidR="000A6C02" w:rsidRPr="000A6C02" w:rsidRDefault="000A6C02" w:rsidP="000A6C02">
      <w:pPr>
        <w:pStyle w:val="EndNoteBibliography"/>
      </w:pPr>
      <w:r w:rsidRPr="000A6C02">
        <w:t>Proteins</w:t>
      </w:r>
    </w:p>
    <w:p w:rsidR="000A6C02" w:rsidRPr="000A6C02" w:rsidRDefault="000A6C02" w:rsidP="000A6C02">
      <w:pPr>
        <w:pStyle w:val="EndNoteBibliography"/>
      </w:pPr>
      <w:r w:rsidRPr="000A6C02">
        <w:t>Semantics</w:t>
      </w:r>
    </w:p>
    <w:p w:rsidR="000A6C02" w:rsidRPr="000A6C02" w:rsidRDefault="000A6C02" w:rsidP="000A6C02">
      <w:pPr>
        <w:pStyle w:val="EndNoteBibliography"/>
      </w:pPr>
      <w:r w:rsidRPr="000A6C02">
        <w:t>*Software},</w:t>
      </w:r>
    </w:p>
    <w:p w:rsidR="000A6C02" w:rsidRPr="000A6C02" w:rsidRDefault="000A6C02" w:rsidP="000A6C02">
      <w:pPr>
        <w:pStyle w:val="EndNoteBibliography"/>
      </w:pPr>
      <w:r w:rsidRPr="000A6C02">
        <w:t xml:space="preserve">   ISSN = {1367-4811 (Electronic)</w:t>
      </w:r>
    </w:p>
    <w:p w:rsidR="000A6C02" w:rsidRPr="000A6C02" w:rsidRDefault="000A6C02" w:rsidP="000A6C02">
      <w:pPr>
        <w:pStyle w:val="EndNoteBibliography"/>
      </w:pPr>
      <w:r w:rsidRPr="000A6C02">
        <w:t>1367-4803 (Linking)},</w:t>
      </w:r>
    </w:p>
    <w:p w:rsidR="000A6C02" w:rsidRPr="000A6C02" w:rsidRDefault="000A6C02" w:rsidP="000A6C02">
      <w:pPr>
        <w:pStyle w:val="EndNoteBibliography"/>
      </w:pPr>
      <w:r w:rsidRPr="000A6C02">
        <w:t xml:space="preserve">   DOI = {10.1093/bioinformatics/btz718},</w:t>
      </w:r>
    </w:p>
    <w:p w:rsidR="000A6C02" w:rsidRPr="000A6C02" w:rsidRDefault="000A6C02" w:rsidP="000A6C02">
      <w:pPr>
        <w:pStyle w:val="EndNoteBibliography"/>
      </w:pPr>
      <w:r w:rsidRPr="000A6C02">
        <w:t xml:space="preserve">   url = {</w:t>
      </w:r>
      <w:hyperlink r:id="rId66" w:history="1">
        <w:r w:rsidRPr="000A6C02">
          <w:rPr>
            <w:rStyle w:val="Hyperlink"/>
          </w:rPr>
          <w:t>https://www.ncbi.nlm.nih.gov/pubmed/31584634</w:t>
        </w:r>
      </w:hyperlink>
      <w:r w:rsidRPr="000A6C02">
        <w:t>},</w:t>
      </w:r>
    </w:p>
    <w:p w:rsidR="000A6C02" w:rsidRPr="000A6C02" w:rsidRDefault="000A6C02" w:rsidP="000A6C02">
      <w:pPr>
        <w:pStyle w:val="EndNoteBibliography"/>
      </w:pPr>
      <w:r w:rsidRPr="000A6C02">
        <w:t xml:space="preserve">   year = {2020},</w:t>
      </w:r>
    </w:p>
    <w:p w:rsidR="000A6C02" w:rsidRPr="000A6C02" w:rsidRDefault="000A6C02" w:rsidP="000A6C02">
      <w:pPr>
        <w:pStyle w:val="EndNoteBibliography"/>
      </w:pPr>
      <w:r w:rsidRPr="000A6C02">
        <w:t xml:space="preserve">   type = {Journal Article}</w:t>
      </w:r>
    </w:p>
    <w:p w:rsidR="000A6C02" w:rsidRPr="000A6C02" w:rsidRDefault="000A6C02" w:rsidP="000A6C02">
      <w:pPr>
        <w:pStyle w:val="EndNoteBibliography"/>
      </w:pPr>
      <w:r w:rsidRPr="000A6C02">
        <w:t>}</w:t>
      </w:r>
    </w:p>
    <w:p w:rsidR="000A6C02" w:rsidRPr="000A6C02" w:rsidRDefault="000A6C02" w:rsidP="000A6C02">
      <w:pPr>
        <w:pStyle w:val="EndNoteBibliography"/>
        <w:spacing w:after="0"/>
      </w:pPr>
    </w:p>
    <w:p w:rsidR="000A6C02" w:rsidRPr="000A6C02" w:rsidRDefault="000A6C02" w:rsidP="000A6C02">
      <w:pPr>
        <w:pStyle w:val="EndNoteBibliography"/>
      </w:pPr>
      <w:r w:rsidRPr="000A6C02">
        <w:t>@inproceedings{RN45,</w:t>
      </w:r>
    </w:p>
    <w:p w:rsidR="000A6C02" w:rsidRPr="000A6C02" w:rsidRDefault="000A6C02" w:rsidP="000A6C02">
      <w:pPr>
        <w:pStyle w:val="EndNoteBibliography"/>
      </w:pPr>
      <w:r w:rsidRPr="000A6C02">
        <w:t xml:space="preserve">   author = {Zell, Andreas},</w:t>
      </w:r>
    </w:p>
    <w:p w:rsidR="000A6C02" w:rsidRPr="000A6C02" w:rsidRDefault="000A6C02" w:rsidP="000A6C02">
      <w:pPr>
        <w:pStyle w:val="EndNoteBibliography"/>
      </w:pPr>
      <w:r w:rsidRPr="000A6C02">
        <w:t xml:space="preserve">   title = {Simulation Neuronaler Netze [Simulation of Neural Networks] (in German)},</w:t>
      </w:r>
    </w:p>
    <w:p w:rsidR="000A6C02" w:rsidRPr="000A6C02" w:rsidRDefault="000A6C02" w:rsidP="000A6C02">
      <w:pPr>
        <w:pStyle w:val="EndNoteBibliography"/>
      </w:pPr>
      <w:r w:rsidRPr="000A6C02">
        <w:t xml:space="preserve">   pages = {73},</w:t>
      </w:r>
    </w:p>
    <w:p w:rsidR="000A6C02" w:rsidRPr="000A6C02" w:rsidRDefault="000A6C02" w:rsidP="000A6C02">
      <w:pPr>
        <w:pStyle w:val="EndNoteBibliography"/>
      </w:pPr>
      <w:r w:rsidRPr="000A6C02">
        <w:t xml:space="preserve">   ISBN = {ISBN 3-89319-554-8},</w:t>
      </w:r>
    </w:p>
    <w:p w:rsidR="000A6C02" w:rsidRPr="000A6C02" w:rsidRDefault="000A6C02" w:rsidP="000A6C02">
      <w:pPr>
        <w:pStyle w:val="EndNoteBibliography"/>
      </w:pPr>
      <w:r w:rsidRPr="000A6C02">
        <w:t xml:space="preserve">   type = {Conference Proceedings}</w:t>
      </w:r>
    </w:p>
    <w:p w:rsidR="000A6C02" w:rsidRPr="000A6C02" w:rsidRDefault="000A6C02" w:rsidP="000A6C02">
      <w:pPr>
        <w:pStyle w:val="EndNoteBibliography"/>
      </w:pPr>
      <w:r w:rsidRPr="000A6C02">
        <w:lastRenderedPageBreak/>
        <w:t>}</w:t>
      </w:r>
    </w:p>
    <w:p w:rsidR="000A6C02" w:rsidRPr="000A6C02" w:rsidRDefault="000A6C02" w:rsidP="000A6C02">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lastRenderedPageBreak/>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8"/>
      <w:headerReference w:type="first" r:id="rId69"/>
      <w:footerReference w:type="first" r:id="rId7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2B6B" w:rsidRDefault="009A2B6B" w:rsidP="00C9796A">
      <w:pPr>
        <w:spacing w:after="0" w:line="240" w:lineRule="auto"/>
      </w:pPr>
      <w:r>
        <w:separator/>
      </w:r>
    </w:p>
  </w:endnote>
  <w:endnote w:type="continuationSeparator" w:id="0">
    <w:p w:rsidR="009A2B6B" w:rsidRDefault="009A2B6B"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17F" w:rsidRPr="00C0238A" w:rsidRDefault="00DF617F"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2B6B" w:rsidRDefault="009A2B6B" w:rsidP="00C9796A">
      <w:pPr>
        <w:spacing w:after="0" w:line="240" w:lineRule="auto"/>
      </w:pPr>
      <w:r>
        <w:separator/>
      </w:r>
    </w:p>
  </w:footnote>
  <w:footnote w:type="continuationSeparator" w:id="0">
    <w:p w:rsidR="009A2B6B" w:rsidRDefault="009A2B6B"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17F" w:rsidRDefault="00DF617F">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DF617F" w:rsidRDefault="00DF617F">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Content>
                      <w:p w:rsidR="00DF617F" w:rsidRDefault="00DF617F">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617F" w:rsidRDefault="00DF617F">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DF617F" w:rsidRDefault="00DF617F">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Content>
                      <w:p w:rsidR="00DF617F" w:rsidRDefault="00DF617F">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2" type="#_x0000_t75" style="width:11.25pt;height:11.25pt" o:bullet="t">
        <v:imagedata r:id="rId1" o:title="msoFB01"/>
      </v:shape>
    </w:pict>
  </w:numPicBullet>
  <w:abstractNum w:abstractNumId="0" w15:restartNumberingAfterBreak="0">
    <w:nsid w:val="091E07E7"/>
    <w:multiLevelType w:val="multilevel"/>
    <w:tmpl w:val="9DDC99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B93416"/>
    <w:multiLevelType w:val="hybridMultilevel"/>
    <w:tmpl w:val="400EBEDC"/>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C06710"/>
    <w:multiLevelType w:val="hybridMultilevel"/>
    <w:tmpl w:val="7528D9D2"/>
    <w:lvl w:ilvl="0" w:tplc="48090007">
      <w:start w:val="1"/>
      <w:numFmt w:val="bullet"/>
      <w:lvlText w:val=""/>
      <w:lvlPicBulletId w:val="0"/>
      <w:lvlJc w:val="left"/>
      <w:pPr>
        <w:ind w:left="720" w:hanging="360"/>
      </w:pPr>
      <w:rPr>
        <w:rFonts w:ascii="Symbol" w:hAnsi="Symbol"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7"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0"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2EB462F1"/>
    <w:multiLevelType w:val="hybridMultilevel"/>
    <w:tmpl w:val="FE161852"/>
    <w:lvl w:ilvl="0" w:tplc="4809001B">
      <w:start w:val="1"/>
      <w:numFmt w:val="lowerRoman"/>
      <w:lvlText w:val="%1."/>
      <w:lvlJc w:val="right"/>
      <w:pPr>
        <w:ind w:left="1080" w:hanging="360"/>
      </w:pPr>
    </w:lvl>
    <w:lvl w:ilvl="1" w:tplc="48090019">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4"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32BF7CFA"/>
    <w:multiLevelType w:val="hybridMultilevel"/>
    <w:tmpl w:val="636C9DC4"/>
    <w:lvl w:ilvl="0" w:tplc="69762E1C">
      <w:start w:val="1"/>
      <w:numFmt w:val="bullet"/>
      <w:lvlText w:val="-"/>
      <w:lvlJc w:val="left"/>
      <w:pPr>
        <w:ind w:left="360" w:hanging="360"/>
      </w:pPr>
      <w:rPr>
        <w:rFonts w:ascii="Calibri" w:eastAsiaTheme="minorHAnsi" w:hAnsi="Calibri" w:cs="Calibri"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6"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7"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8"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20"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1"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3"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4" w15:restartNumberingAfterBreak="0">
    <w:nsid w:val="57FA6385"/>
    <w:multiLevelType w:val="multilevel"/>
    <w:tmpl w:val="446EB5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6"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7"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32"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3"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34"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5"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31"/>
  </w:num>
  <w:num w:numId="2">
    <w:abstractNumId w:val="18"/>
  </w:num>
  <w:num w:numId="3">
    <w:abstractNumId w:val="11"/>
  </w:num>
  <w:num w:numId="4">
    <w:abstractNumId w:val="29"/>
  </w:num>
  <w:num w:numId="5">
    <w:abstractNumId w:val="21"/>
  </w:num>
  <w:num w:numId="6">
    <w:abstractNumId w:val="8"/>
  </w:num>
  <w:num w:numId="7">
    <w:abstractNumId w:val="4"/>
  </w:num>
  <w:num w:numId="8">
    <w:abstractNumId w:val="1"/>
  </w:num>
  <w:num w:numId="9">
    <w:abstractNumId w:val="16"/>
  </w:num>
  <w:num w:numId="10">
    <w:abstractNumId w:val="20"/>
  </w:num>
  <w:num w:numId="11">
    <w:abstractNumId w:val="2"/>
  </w:num>
  <w:num w:numId="12">
    <w:abstractNumId w:val="32"/>
  </w:num>
  <w:num w:numId="13">
    <w:abstractNumId w:val="22"/>
  </w:num>
  <w:num w:numId="14">
    <w:abstractNumId w:val="35"/>
  </w:num>
  <w:num w:numId="15">
    <w:abstractNumId w:val="12"/>
  </w:num>
  <w:num w:numId="16">
    <w:abstractNumId w:val="33"/>
  </w:num>
  <w:num w:numId="17">
    <w:abstractNumId w:val="34"/>
  </w:num>
  <w:num w:numId="18">
    <w:abstractNumId w:val="19"/>
  </w:num>
  <w:num w:numId="19">
    <w:abstractNumId w:val="23"/>
  </w:num>
  <w:num w:numId="20">
    <w:abstractNumId w:val="14"/>
  </w:num>
  <w:num w:numId="21">
    <w:abstractNumId w:val="7"/>
  </w:num>
  <w:num w:numId="22">
    <w:abstractNumId w:val="30"/>
  </w:num>
  <w:num w:numId="23">
    <w:abstractNumId w:val="26"/>
  </w:num>
  <w:num w:numId="24">
    <w:abstractNumId w:val="5"/>
  </w:num>
  <w:num w:numId="25">
    <w:abstractNumId w:val="25"/>
  </w:num>
  <w:num w:numId="26">
    <w:abstractNumId w:val="9"/>
  </w:num>
  <w:num w:numId="27">
    <w:abstractNumId w:val="27"/>
  </w:num>
  <w:num w:numId="28">
    <w:abstractNumId w:val="10"/>
  </w:num>
  <w:num w:numId="29">
    <w:abstractNumId w:val="3"/>
  </w:num>
  <w:num w:numId="30">
    <w:abstractNumId w:val="28"/>
  </w:num>
  <w:num w:numId="31">
    <w:abstractNumId w:val="17"/>
  </w:num>
  <w:num w:numId="32">
    <w:abstractNumId w:val="0"/>
  </w:num>
  <w:num w:numId="33">
    <w:abstractNumId w:val="24"/>
  </w:num>
  <w:num w:numId="34">
    <w:abstractNumId w:val="6"/>
  </w:num>
  <w:num w:numId="35">
    <w:abstractNumId w:val="15"/>
  </w:num>
  <w:num w:numId="36">
    <w:abstractNumId w:val="1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C40B49"/>
    <w:rsid w:val="000045B2"/>
    <w:rsid w:val="00014291"/>
    <w:rsid w:val="000203A0"/>
    <w:rsid w:val="000354FA"/>
    <w:rsid w:val="000432F2"/>
    <w:rsid w:val="00045DEF"/>
    <w:rsid w:val="00056B70"/>
    <w:rsid w:val="00056E6A"/>
    <w:rsid w:val="000879BF"/>
    <w:rsid w:val="00090000"/>
    <w:rsid w:val="00091AA1"/>
    <w:rsid w:val="0009416E"/>
    <w:rsid w:val="000954EF"/>
    <w:rsid w:val="0009749F"/>
    <w:rsid w:val="000A655C"/>
    <w:rsid w:val="000A6C02"/>
    <w:rsid w:val="000B0F9D"/>
    <w:rsid w:val="000B1369"/>
    <w:rsid w:val="000B47F4"/>
    <w:rsid w:val="000C5388"/>
    <w:rsid w:val="000C7646"/>
    <w:rsid w:val="000D284A"/>
    <w:rsid w:val="000D5A61"/>
    <w:rsid w:val="000D6CC4"/>
    <w:rsid w:val="000F0D72"/>
    <w:rsid w:val="000F1969"/>
    <w:rsid w:val="000F331F"/>
    <w:rsid w:val="000F35C1"/>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1249"/>
    <w:rsid w:val="001C551C"/>
    <w:rsid w:val="001D67B9"/>
    <w:rsid w:val="001E37B0"/>
    <w:rsid w:val="001F1875"/>
    <w:rsid w:val="002010D0"/>
    <w:rsid w:val="00221918"/>
    <w:rsid w:val="00223873"/>
    <w:rsid w:val="00235411"/>
    <w:rsid w:val="00253F39"/>
    <w:rsid w:val="002548D0"/>
    <w:rsid w:val="00257DAF"/>
    <w:rsid w:val="0026003F"/>
    <w:rsid w:val="002736D2"/>
    <w:rsid w:val="002746CD"/>
    <w:rsid w:val="00280562"/>
    <w:rsid w:val="002825A3"/>
    <w:rsid w:val="002843DF"/>
    <w:rsid w:val="00290CF6"/>
    <w:rsid w:val="002974F1"/>
    <w:rsid w:val="002A0E5D"/>
    <w:rsid w:val="002C4866"/>
    <w:rsid w:val="002C5C0E"/>
    <w:rsid w:val="002C7076"/>
    <w:rsid w:val="002C7AE1"/>
    <w:rsid w:val="002D701C"/>
    <w:rsid w:val="002F469F"/>
    <w:rsid w:val="0030760E"/>
    <w:rsid w:val="00314113"/>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3F1605"/>
    <w:rsid w:val="003F3CCA"/>
    <w:rsid w:val="004002D3"/>
    <w:rsid w:val="00404297"/>
    <w:rsid w:val="00407BA3"/>
    <w:rsid w:val="00413A68"/>
    <w:rsid w:val="00416E3B"/>
    <w:rsid w:val="00417A53"/>
    <w:rsid w:val="00426415"/>
    <w:rsid w:val="00426635"/>
    <w:rsid w:val="00460955"/>
    <w:rsid w:val="00462AAF"/>
    <w:rsid w:val="00481CEA"/>
    <w:rsid w:val="00482AB8"/>
    <w:rsid w:val="0048445B"/>
    <w:rsid w:val="004926DD"/>
    <w:rsid w:val="004A3449"/>
    <w:rsid w:val="004C225D"/>
    <w:rsid w:val="004D5DC1"/>
    <w:rsid w:val="00502446"/>
    <w:rsid w:val="00502D1C"/>
    <w:rsid w:val="00504F04"/>
    <w:rsid w:val="00506422"/>
    <w:rsid w:val="00507024"/>
    <w:rsid w:val="005076FA"/>
    <w:rsid w:val="00507C99"/>
    <w:rsid w:val="005234AF"/>
    <w:rsid w:val="0052617A"/>
    <w:rsid w:val="00527E3C"/>
    <w:rsid w:val="005343EB"/>
    <w:rsid w:val="00541B3A"/>
    <w:rsid w:val="005513C7"/>
    <w:rsid w:val="00562AFB"/>
    <w:rsid w:val="0057248C"/>
    <w:rsid w:val="005814D0"/>
    <w:rsid w:val="0059184B"/>
    <w:rsid w:val="005A0999"/>
    <w:rsid w:val="005A408B"/>
    <w:rsid w:val="005A44C6"/>
    <w:rsid w:val="005A625C"/>
    <w:rsid w:val="005B2A6A"/>
    <w:rsid w:val="005C2953"/>
    <w:rsid w:val="005E160C"/>
    <w:rsid w:val="005F7D9F"/>
    <w:rsid w:val="006216ED"/>
    <w:rsid w:val="0062309A"/>
    <w:rsid w:val="00624C96"/>
    <w:rsid w:val="00630DAB"/>
    <w:rsid w:val="006342AB"/>
    <w:rsid w:val="006378E5"/>
    <w:rsid w:val="00641C59"/>
    <w:rsid w:val="006611A4"/>
    <w:rsid w:val="00680C3D"/>
    <w:rsid w:val="00683B0E"/>
    <w:rsid w:val="0068627F"/>
    <w:rsid w:val="00687CC7"/>
    <w:rsid w:val="00687F86"/>
    <w:rsid w:val="006A525B"/>
    <w:rsid w:val="006C0C24"/>
    <w:rsid w:val="006C4E01"/>
    <w:rsid w:val="006C4E11"/>
    <w:rsid w:val="006D0E47"/>
    <w:rsid w:val="006D1BBE"/>
    <w:rsid w:val="006D1E9B"/>
    <w:rsid w:val="006D4684"/>
    <w:rsid w:val="006D6BB5"/>
    <w:rsid w:val="006F0209"/>
    <w:rsid w:val="00713D4B"/>
    <w:rsid w:val="0072137E"/>
    <w:rsid w:val="007223BE"/>
    <w:rsid w:val="0075202C"/>
    <w:rsid w:val="00761FE9"/>
    <w:rsid w:val="00764044"/>
    <w:rsid w:val="007A2E8C"/>
    <w:rsid w:val="007B68BE"/>
    <w:rsid w:val="007D375C"/>
    <w:rsid w:val="007D6ACE"/>
    <w:rsid w:val="007E36BE"/>
    <w:rsid w:val="007E788B"/>
    <w:rsid w:val="007F66E8"/>
    <w:rsid w:val="00802B5E"/>
    <w:rsid w:val="00807503"/>
    <w:rsid w:val="00810EFB"/>
    <w:rsid w:val="00830536"/>
    <w:rsid w:val="00832302"/>
    <w:rsid w:val="00834708"/>
    <w:rsid w:val="00836047"/>
    <w:rsid w:val="00843332"/>
    <w:rsid w:val="008446F1"/>
    <w:rsid w:val="008503AA"/>
    <w:rsid w:val="008565B3"/>
    <w:rsid w:val="00857AE3"/>
    <w:rsid w:val="008630EB"/>
    <w:rsid w:val="00870C39"/>
    <w:rsid w:val="0087650B"/>
    <w:rsid w:val="00881B20"/>
    <w:rsid w:val="00887955"/>
    <w:rsid w:val="008979C0"/>
    <w:rsid w:val="00897CD2"/>
    <w:rsid w:val="00897D98"/>
    <w:rsid w:val="008A69DF"/>
    <w:rsid w:val="008A6F44"/>
    <w:rsid w:val="008B2F30"/>
    <w:rsid w:val="008C4487"/>
    <w:rsid w:val="008C4F40"/>
    <w:rsid w:val="008C6076"/>
    <w:rsid w:val="008E02B8"/>
    <w:rsid w:val="00907CD6"/>
    <w:rsid w:val="00912C9C"/>
    <w:rsid w:val="009154EA"/>
    <w:rsid w:val="0092332E"/>
    <w:rsid w:val="009255F8"/>
    <w:rsid w:val="00941286"/>
    <w:rsid w:val="00947C41"/>
    <w:rsid w:val="00953501"/>
    <w:rsid w:val="00953775"/>
    <w:rsid w:val="00975119"/>
    <w:rsid w:val="00983101"/>
    <w:rsid w:val="00985040"/>
    <w:rsid w:val="0099633F"/>
    <w:rsid w:val="009976D5"/>
    <w:rsid w:val="009A2677"/>
    <w:rsid w:val="009A2B6B"/>
    <w:rsid w:val="009A3C93"/>
    <w:rsid w:val="009B0826"/>
    <w:rsid w:val="009B4660"/>
    <w:rsid w:val="009C4C6D"/>
    <w:rsid w:val="009D58DB"/>
    <w:rsid w:val="009E0A22"/>
    <w:rsid w:val="009F72B6"/>
    <w:rsid w:val="009F78E1"/>
    <w:rsid w:val="00A05366"/>
    <w:rsid w:val="00A111F0"/>
    <w:rsid w:val="00A23334"/>
    <w:rsid w:val="00A2532B"/>
    <w:rsid w:val="00A27B98"/>
    <w:rsid w:val="00A43A14"/>
    <w:rsid w:val="00A612AA"/>
    <w:rsid w:val="00A625BA"/>
    <w:rsid w:val="00A6511E"/>
    <w:rsid w:val="00A70D2E"/>
    <w:rsid w:val="00A7121C"/>
    <w:rsid w:val="00A72417"/>
    <w:rsid w:val="00A832D9"/>
    <w:rsid w:val="00A86C33"/>
    <w:rsid w:val="00A86D55"/>
    <w:rsid w:val="00A943D4"/>
    <w:rsid w:val="00A97F7F"/>
    <w:rsid w:val="00AA4FE3"/>
    <w:rsid w:val="00AC31E6"/>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191"/>
    <w:rsid w:val="00BF7462"/>
    <w:rsid w:val="00C0238A"/>
    <w:rsid w:val="00C03E5F"/>
    <w:rsid w:val="00C0798F"/>
    <w:rsid w:val="00C10567"/>
    <w:rsid w:val="00C10F2F"/>
    <w:rsid w:val="00C2061C"/>
    <w:rsid w:val="00C2387F"/>
    <w:rsid w:val="00C2578C"/>
    <w:rsid w:val="00C27102"/>
    <w:rsid w:val="00C30C6C"/>
    <w:rsid w:val="00C40B49"/>
    <w:rsid w:val="00C47824"/>
    <w:rsid w:val="00C52B1B"/>
    <w:rsid w:val="00C52FC4"/>
    <w:rsid w:val="00C549C8"/>
    <w:rsid w:val="00C6307E"/>
    <w:rsid w:val="00C654C3"/>
    <w:rsid w:val="00C66F4C"/>
    <w:rsid w:val="00C80902"/>
    <w:rsid w:val="00C8376A"/>
    <w:rsid w:val="00C86A96"/>
    <w:rsid w:val="00C87261"/>
    <w:rsid w:val="00C96415"/>
    <w:rsid w:val="00C9689D"/>
    <w:rsid w:val="00C9796A"/>
    <w:rsid w:val="00CA2793"/>
    <w:rsid w:val="00CB43E9"/>
    <w:rsid w:val="00CB73BA"/>
    <w:rsid w:val="00CE2039"/>
    <w:rsid w:val="00CE3592"/>
    <w:rsid w:val="00D00505"/>
    <w:rsid w:val="00D046F9"/>
    <w:rsid w:val="00D14C21"/>
    <w:rsid w:val="00D16132"/>
    <w:rsid w:val="00D20B52"/>
    <w:rsid w:val="00D21000"/>
    <w:rsid w:val="00D2385D"/>
    <w:rsid w:val="00D34905"/>
    <w:rsid w:val="00D44F12"/>
    <w:rsid w:val="00D52B0E"/>
    <w:rsid w:val="00D70C61"/>
    <w:rsid w:val="00D724E7"/>
    <w:rsid w:val="00D729BB"/>
    <w:rsid w:val="00D805EC"/>
    <w:rsid w:val="00D831D4"/>
    <w:rsid w:val="00D901ED"/>
    <w:rsid w:val="00D91E1C"/>
    <w:rsid w:val="00D92C24"/>
    <w:rsid w:val="00DA3B0D"/>
    <w:rsid w:val="00DA46D2"/>
    <w:rsid w:val="00DA693C"/>
    <w:rsid w:val="00DB07B5"/>
    <w:rsid w:val="00DF617F"/>
    <w:rsid w:val="00E022AD"/>
    <w:rsid w:val="00E221D5"/>
    <w:rsid w:val="00E22596"/>
    <w:rsid w:val="00E4575A"/>
    <w:rsid w:val="00E46C86"/>
    <w:rsid w:val="00E47B93"/>
    <w:rsid w:val="00E51A49"/>
    <w:rsid w:val="00E56E0D"/>
    <w:rsid w:val="00E83AB8"/>
    <w:rsid w:val="00E8755D"/>
    <w:rsid w:val="00E90B2B"/>
    <w:rsid w:val="00E922DA"/>
    <w:rsid w:val="00E92E0B"/>
    <w:rsid w:val="00E931F6"/>
    <w:rsid w:val="00E95179"/>
    <w:rsid w:val="00EB3DE5"/>
    <w:rsid w:val="00EB4791"/>
    <w:rsid w:val="00EB620B"/>
    <w:rsid w:val="00EC74C7"/>
    <w:rsid w:val="00ED26DC"/>
    <w:rsid w:val="00EE123B"/>
    <w:rsid w:val="00EF388F"/>
    <w:rsid w:val="00F15595"/>
    <w:rsid w:val="00F179BF"/>
    <w:rsid w:val="00F33310"/>
    <w:rsid w:val="00F44352"/>
    <w:rsid w:val="00F466F8"/>
    <w:rsid w:val="00F54B84"/>
    <w:rsid w:val="00F56C9F"/>
    <w:rsid w:val="00F62CE8"/>
    <w:rsid w:val="00F63D88"/>
    <w:rsid w:val="00F67A20"/>
    <w:rsid w:val="00F77378"/>
    <w:rsid w:val="00F84419"/>
    <w:rsid w:val="00F84F23"/>
    <w:rsid w:val="00F86452"/>
    <w:rsid w:val="00F91DCE"/>
    <w:rsid w:val="00F91F9B"/>
    <w:rsid w:val="00FA6A4C"/>
    <w:rsid w:val="00FB6446"/>
    <w:rsid w:val="00FC53FD"/>
    <w:rsid w:val="00FD021A"/>
    <w:rsid w:val="00FD2DAA"/>
    <w:rsid w:val="00FD5F22"/>
    <w:rsid w:val="00FF494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ADFD3"/>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7223BE"/>
    <w:pPr>
      <w:spacing w:before="100" w:beforeAutospacing="1" w:after="100" w:afterAutospacing="1" w:line="240" w:lineRule="auto"/>
    </w:pPr>
    <w:rPr>
      <w:rFonts w:ascii="Times New Roman" w:eastAsia="Times New Roman" w:hAnsi="Times New Roman" w:cs="Times New Roman"/>
      <w:sz w:val="24"/>
      <w:szCs w:val="24"/>
      <w:lang w:eastAsia="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6635">
      <w:bodyDiv w:val="1"/>
      <w:marLeft w:val="0"/>
      <w:marRight w:val="0"/>
      <w:marTop w:val="0"/>
      <w:marBottom w:val="0"/>
      <w:divBdr>
        <w:top w:val="none" w:sz="0" w:space="0" w:color="auto"/>
        <w:left w:val="none" w:sz="0" w:space="0" w:color="auto"/>
        <w:bottom w:val="none" w:sz="0" w:space="0" w:color="auto"/>
        <w:right w:val="none" w:sz="0" w:space="0" w:color="auto"/>
      </w:divBdr>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2686796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agbase.msstate.edu/hpi/main.html" TargetMode="External"/><Relationship Id="rId21" Type="http://schemas.openxmlformats.org/officeDocument/2006/relationships/hyperlink" Target="https://www.researchgate.net/publication/233096619_A_Dendrite_Method_for_Cluster_Analysis" TargetMode="External"/><Relationship Id="rId42" Type="http://schemas.openxmlformats.org/officeDocument/2006/relationships/hyperlink" Target="https://www.ncbi.nlm.nih.gov/pubmed/33273494" TargetMode="External"/><Relationship Id="rId47" Type="http://schemas.openxmlformats.org/officeDocument/2006/relationships/hyperlink" Target="https://doi.org/10.1186/1471-2105-11-S6-S16" TargetMode="External"/><Relationship Id="rId63" Type="http://schemas.openxmlformats.org/officeDocument/2006/relationships/hyperlink" Target="https://doi.org/10.1016/j.eswa.2021.114876" TargetMode="External"/><Relationship Id="rId68" Type="http://schemas.openxmlformats.org/officeDocument/2006/relationships/header" Target="header1.xml"/><Relationship Id="rId7" Type="http://schemas.openxmlformats.org/officeDocument/2006/relationships/hyperlink" Target="https://github.com/tengann/IAV_PPI_Graph_Embedding_Review" TargetMode="External"/><Relationship Id="rId71"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techtarget.com/searchenterpriseai/feature/How-to-troubleshoot-8-common-autoencoder-limitations" TargetMode="External"/><Relationship Id="rId29" Type="http://schemas.openxmlformats.org/officeDocument/2006/relationships/hyperlink" Target="https://doi.org/10.1186/s12859-022-04910-9" TargetMode="External"/><Relationship Id="rId11" Type="http://schemas.openxmlformats.org/officeDocument/2006/relationships/hyperlink" Target="https://github.com/wzsong17/Signed-Network-Embedding" TargetMode="External"/><Relationship Id="rId24" Type="http://schemas.openxmlformats.org/officeDocument/2006/relationships/hyperlink" Target="http://ppidm.loria.fr/" TargetMode="External"/><Relationship Id="rId32" Type="http://schemas.openxmlformats.org/officeDocument/2006/relationships/hyperlink" Target="http://iFeature.erc.monash.edu/" TargetMode="External"/><Relationship Id="rId37" Type="http://schemas.openxmlformats.org/officeDocument/2006/relationships/hyperlink" Target="https://www.ncbi.nlm.nih.gov/pubmed/35011283" TargetMode="External"/><Relationship Id="rId40" Type="http://schemas.openxmlformats.org/officeDocument/2006/relationships/hyperlink" Target="https://github.com/hashemifar/DPPI/" TargetMode="External"/><Relationship Id="rId45" Type="http://schemas.openxmlformats.org/officeDocument/2006/relationships/hyperlink" Target="https://doi.org/10.1007/s10115-004-0154-9" TargetMode="External"/><Relationship Id="rId53" Type="http://schemas.openxmlformats.org/officeDocument/2006/relationships/hyperlink" Target="https://doi.org/10.1016/j.neunet.2014.09.003" TargetMode="External"/><Relationship Id="rId58" Type="http://schemas.openxmlformats.org/officeDocument/2006/relationships/hyperlink" Target="https://www.sciencedirect.com/science/article/pii/S1877050921005913" TargetMode="External"/><Relationship Id="rId66" Type="http://schemas.openxmlformats.org/officeDocument/2006/relationships/hyperlink" Target="https://www.ncbi.nlm.nih.gov/pubmed/31584634" TargetMode="External"/><Relationship Id="rId5" Type="http://schemas.openxmlformats.org/officeDocument/2006/relationships/footnotes" Target="footnotes.xml"/><Relationship Id="rId61" Type="http://schemas.openxmlformats.org/officeDocument/2006/relationships/hyperlink" Target="http://zzdlab.com/InterSPPI/" TargetMode="External"/><Relationship Id="rId19" Type="http://schemas.openxmlformats.org/officeDocument/2006/relationships/hyperlink" Target="https://scikit-learn.org/stable/modules/generated/sklearn.metrics.silhouette_score.html" TargetMode="External"/><Relationship Id="rId14" Type="http://schemas.openxmlformats.org/officeDocument/2006/relationships/hyperlink" Target="https://github.com/benedekrozemberczki/MixHop-and-N-GCN" TargetMode="External"/><Relationship Id="rId22" Type="http://schemas.openxmlformats.org/officeDocument/2006/relationships/hyperlink" Target="https://doi.org/10.1080/03610927408827101" TargetMode="External"/><Relationship Id="rId27" Type="http://schemas.openxmlformats.org/officeDocument/2006/relationships/hyperlink" Target="http://www.agbase.msstate.edu/hpi/main.html" TargetMode="External"/><Relationship Id="rId30" Type="http://schemas.openxmlformats.org/officeDocument/2006/relationships/hyperlink" Target="http://mips.helmholtz-muenchen.de/proj/ppi/negatome" TargetMode="External"/><Relationship Id="rId35" Type="http://schemas.openxmlformats.org/officeDocument/2006/relationships/hyperlink" Target="http://ailab.ahu.edu.cn:8087/DeepPPI/index.html" TargetMode="External"/><Relationship Id="rId43" Type="http://schemas.openxmlformats.org/officeDocument/2006/relationships/hyperlink" Target="https://doi.org/10.1016/B978-0-12-814515-9.00046-1" TargetMode="External"/><Relationship Id="rId48" Type="http://schemas.openxmlformats.org/officeDocument/2006/relationships/hyperlink" Target="https://www.ncbi.nlm.nih.gov/pubmed/33323120" TargetMode="External"/><Relationship Id="rId56" Type="http://schemas.openxmlformats.org/officeDocument/2006/relationships/hyperlink" Target="https://doi.org/10.1093/bioinformatics/btac258" TargetMode="External"/><Relationship Id="rId64" Type="http://schemas.openxmlformats.org/officeDocument/2006/relationships/hyperlink" Target="https://www.sciencedirect.com/science/article/pii/S0957417421003171" TargetMode="External"/><Relationship Id="rId69" Type="http://schemas.openxmlformats.org/officeDocument/2006/relationships/header" Target="header2.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doi.org/10.1093/bioinformatics/btab202" TargetMode="External"/><Relationship Id="rId72"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hyperlink" Target="https://github.com/krishnanlab/PecanPy" TargetMode="External"/><Relationship Id="rId17" Type="http://schemas.openxmlformats.org/officeDocument/2006/relationships/hyperlink" Target="https://hpidb.igbb.msstate.edu/hpi.html" TargetMode="External"/><Relationship Id="rId25" Type="http://schemas.openxmlformats.org/officeDocument/2006/relationships/hyperlink" Target="https://www.ncbi.nlm.nih.gov/pubmed/34370723" TargetMode="External"/><Relationship Id="rId33" Type="http://schemas.openxmlformats.org/officeDocument/2006/relationships/hyperlink" Target="https://github.com/Superzchen/iFeature/" TargetMode="External"/><Relationship Id="rId38" Type="http://schemas.openxmlformats.org/officeDocument/2006/relationships/hyperlink" Target="https://www.ncbi.nlm.nih.gov/pubmed/31238875" TargetMode="External"/><Relationship Id="rId46" Type="http://schemas.openxmlformats.org/officeDocument/2006/relationships/hyperlink" Target="https://arxiv.org/abs/1611.07308" TargetMode="External"/><Relationship Id="rId59" Type="http://schemas.openxmlformats.org/officeDocument/2006/relationships/hyperlink" Target="https://www.ncbi.nlm.nih.gov/pubmed/32970681" TargetMode="External"/><Relationship Id="rId67" Type="http://schemas.openxmlformats.org/officeDocument/2006/relationships/image" Target="media/image3.png"/><Relationship Id="rId20" Type="http://schemas.openxmlformats.org/officeDocument/2006/relationships/hyperlink" Target="https://doi.org/10.1016/0377-0427(87)90125-7" TargetMode="External"/><Relationship Id="rId41" Type="http://schemas.openxmlformats.org/officeDocument/2006/relationships/hyperlink" Target="https://www.ncbi.nlm.nih.gov/pubmed/30423091" TargetMode="External"/><Relationship Id="rId54" Type="http://schemas.openxmlformats.org/officeDocument/2006/relationships/hyperlink" Target="https://www.sciencedirect.com/science/article/pii/S0893608014002135" TargetMode="External"/><Relationship Id="rId62" Type="http://schemas.openxmlformats.org/officeDocument/2006/relationships/hyperlink" Target="https://www.ncbi.nlm.nih.gov/pubmed/31969974" TargetMode="External"/><Relationship Id="rId7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RoyZhengGao/edge2vec" TargetMode="External"/><Relationship Id="rId23" Type="http://schemas.openxmlformats.org/officeDocument/2006/relationships/hyperlink" Target="https://scikit-learn.org/stable/modules/clustering.html" TargetMode="External"/><Relationship Id="rId28" Type="http://schemas.openxmlformats.org/officeDocument/2006/relationships/hyperlink" Target="https://doi.org/10.1093/database/baw103" TargetMode="External"/><Relationship Id="rId36" Type="http://schemas.openxmlformats.org/officeDocument/2006/relationships/hyperlink" Target="https://www.ncbi.nlm.nih.gov/pubmed/28514151" TargetMode="External"/><Relationship Id="rId49" Type="http://schemas.openxmlformats.org/officeDocument/2006/relationships/hyperlink" Target="https://arxiv.org/abs/2109.08031" TargetMode="External"/><Relationship Id="rId57" Type="http://schemas.openxmlformats.org/officeDocument/2006/relationships/hyperlink" Target="https://doi.org/10.1016/j.procs.2021.02.115"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24214996" TargetMode="External"/><Relationship Id="rId44" Type="http://schemas.openxmlformats.org/officeDocument/2006/relationships/hyperlink" Target="https://www.sciencedirect.com/science/article/pii/B9780128145159000461" TargetMode="External"/><Relationship Id="rId52" Type="http://schemas.openxmlformats.org/officeDocument/2006/relationships/hyperlink" Target="https://www.ncbi.nlm.nih.gov/pubmed/33817007" TargetMode="External"/><Relationship Id="rId60" Type="http://schemas.openxmlformats.org/officeDocument/2006/relationships/hyperlink" Target="https://www.ncbi.nlm.nih.gov/pubmed/32693790" TargetMode="External"/><Relationship Id="rId65" Type="http://schemas.openxmlformats.org/officeDocument/2006/relationships/hyperlink" Target="https://github.com/xiangyue9607/BioNEV" TargetMode="Externa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hitSongXiao/ripple2vec" TargetMode="External"/><Relationship Id="rId18" Type="http://schemas.openxmlformats.org/officeDocument/2006/relationships/image" Target="media/image2.png"/><Relationship Id="rId39" Type="http://schemas.openxmlformats.org/officeDocument/2006/relationships/hyperlink" Target="https://www.ncbi.nlm.nih.gov/pubmed/27853626" TargetMode="External"/><Relationship Id="rId34" Type="http://schemas.openxmlformats.org/officeDocument/2006/relationships/hyperlink" Target="https://www.ncbi.nlm.nih.gov/pubmed/29528364" TargetMode="External"/><Relationship Id="rId50" Type="http://schemas.openxmlformats.org/officeDocument/2006/relationships/hyperlink" Target="https://github.com/krishnanlab/PecanPy.Supplementary" TargetMode="External"/><Relationship Id="rId55" Type="http://schemas.openxmlformats.org/officeDocument/2006/relationships/hyperlink" Target="https://topsyturvy.csail.mit.edu.Supplementary"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673</TotalTime>
  <Pages>68</Pages>
  <Words>24497</Words>
  <Characters>139635</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6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124</cp:revision>
  <dcterms:created xsi:type="dcterms:W3CDTF">2022-10-28T08:47:00Z</dcterms:created>
  <dcterms:modified xsi:type="dcterms:W3CDTF">2023-01-06T09:46:00Z</dcterms:modified>
</cp:coreProperties>
</file>